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363C90" w:rsidR="00386209" w:rsidP="00386209" w:rsidRDefault="00386209" w14:paraId="6F34D5A7" w14:textId="77777777">
      <w:pPr>
        <w:spacing w:line="360" w:lineRule="auto"/>
        <w:jc w:val="center"/>
        <w:rPr>
          <w:rFonts w:asciiTheme="minorHAnsi" w:hAnsiTheme="minorHAnsi" w:cstheme="minorHAnsi"/>
          <w:b/>
          <w:bCs/>
          <w:sz w:val="28"/>
          <w:szCs w:val="18"/>
        </w:rPr>
      </w:pPr>
      <w:bookmarkStart w:name="_Hlk125992009" w:id="0"/>
      <w:r w:rsidRPr="00363C90">
        <w:rPr>
          <w:rFonts w:asciiTheme="minorHAnsi" w:hAnsiTheme="minorHAnsi" w:cstheme="minorHAnsi"/>
          <w:b/>
          <w:bCs/>
          <w:sz w:val="28"/>
          <w:szCs w:val="18"/>
        </w:rPr>
        <w:t xml:space="preserve">COMP3851A – Computing and Information Sciences WIL </w:t>
      </w:r>
    </w:p>
    <w:p w:rsidRPr="00363C90" w:rsidR="00386209" w:rsidP="00386209" w:rsidRDefault="00386209" w14:paraId="58F54BC5" w14:textId="77777777">
      <w:pPr>
        <w:spacing w:line="360" w:lineRule="auto"/>
        <w:jc w:val="center"/>
        <w:rPr>
          <w:rFonts w:asciiTheme="minorHAnsi" w:hAnsiTheme="minorHAnsi" w:cstheme="minorHAnsi"/>
          <w:b/>
          <w:bCs/>
          <w:sz w:val="28"/>
          <w:szCs w:val="18"/>
        </w:rPr>
      </w:pPr>
      <w:r w:rsidRPr="00363C90">
        <w:rPr>
          <w:rFonts w:asciiTheme="minorHAnsi" w:hAnsiTheme="minorHAnsi" w:cstheme="minorHAnsi"/>
          <w:b/>
          <w:bCs/>
          <w:sz w:val="28"/>
          <w:szCs w:val="18"/>
        </w:rPr>
        <w:t>School of Information and Physical Sciences</w:t>
      </w:r>
    </w:p>
    <w:p w:rsidRPr="00363C90" w:rsidR="00386209" w:rsidP="00386209" w:rsidRDefault="00386209" w14:paraId="5568B82E" w14:textId="5BB97365">
      <w:pPr>
        <w:pBdr>
          <w:bottom w:val="single" w:color="auto" w:sz="4" w:space="1"/>
        </w:pBdr>
        <w:spacing w:line="360" w:lineRule="auto"/>
        <w:jc w:val="center"/>
        <w:rPr>
          <w:rFonts w:asciiTheme="minorHAnsi" w:hAnsiTheme="minorHAnsi" w:cstheme="minorBidi"/>
          <w:b/>
          <w:sz w:val="28"/>
          <w:szCs w:val="28"/>
        </w:rPr>
      </w:pPr>
      <w:r w:rsidRPr="46154A4F">
        <w:rPr>
          <w:rFonts w:asciiTheme="minorHAnsi" w:hAnsiTheme="minorHAnsi" w:cstheme="minorBidi"/>
          <w:b/>
          <w:sz w:val="28"/>
          <w:szCs w:val="28"/>
        </w:rPr>
        <w:t xml:space="preserve">University of Newcastle – </w:t>
      </w:r>
      <w:r w:rsidRPr="46154A4F" w:rsidR="647E5140">
        <w:rPr>
          <w:rFonts w:asciiTheme="minorHAnsi" w:hAnsiTheme="minorHAnsi" w:cstheme="minorBidi"/>
          <w:b/>
          <w:bCs/>
          <w:sz w:val="28"/>
          <w:szCs w:val="28"/>
        </w:rPr>
        <w:t>202</w:t>
      </w:r>
      <w:r w:rsidRPr="46154A4F" w:rsidR="051D6B04">
        <w:rPr>
          <w:rFonts w:asciiTheme="minorHAnsi" w:hAnsiTheme="minorHAnsi" w:cstheme="minorBidi"/>
          <w:b/>
          <w:bCs/>
          <w:sz w:val="28"/>
          <w:szCs w:val="28"/>
        </w:rPr>
        <w:t>4</w:t>
      </w:r>
    </w:p>
    <w:bookmarkEnd w:id="0"/>
    <w:p w:rsidRPr="00363C90" w:rsidR="00386209" w:rsidP="00386209" w:rsidRDefault="00386209" w14:paraId="2D6EA0F7" w14:textId="77777777">
      <w:pPr>
        <w:jc w:val="center"/>
        <w:rPr>
          <w:rFonts w:asciiTheme="minorHAnsi" w:hAnsiTheme="minorHAnsi" w:cstheme="minorHAnsi"/>
          <w:b/>
          <w:bCs/>
        </w:rPr>
      </w:pPr>
    </w:p>
    <w:p w:rsidR="19433979" w:rsidP="00386209" w:rsidRDefault="00386209" w14:paraId="7278118E" w14:textId="02B46579">
      <w:pPr>
        <w:rPr>
          <w:rFonts w:asciiTheme="minorHAnsi" w:hAnsiTheme="minorHAnsi" w:cstheme="minorHAnsi"/>
          <w:lang w:eastAsia="en-US"/>
        </w:rPr>
      </w:pPr>
      <w:r w:rsidRPr="00DC6DDC">
        <w:rPr>
          <w:rFonts w:asciiTheme="minorHAnsi" w:hAnsiTheme="minorHAnsi" w:cstheme="minorHAnsi"/>
          <w:lang w:eastAsia="en-US"/>
        </w:rPr>
        <w:t xml:space="preserve">“Whenever anyone goes to his or her associates and says: “This is </w:t>
      </w:r>
      <w:r w:rsidRPr="00DC6DDC">
        <w:rPr>
          <w:rFonts w:asciiTheme="minorHAnsi" w:hAnsiTheme="minorHAnsi" w:cstheme="minorHAnsi"/>
          <w:i/>
          <w:lang w:eastAsia="en-US"/>
        </w:rPr>
        <w:t>what</w:t>
      </w:r>
      <w:r w:rsidRPr="00DC6DDC">
        <w:rPr>
          <w:rFonts w:asciiTheme="minorHAnsi" w:hAnsiTheme="minorHAnsi" w:cstheme="minorHAnsi"/>
          <w:lang w:eastAsia="en-US"/>
        </w:rPr>
        <w:t xml:space="preserve"> I am good at. This is </w:t>
      </w:r>
      <w:r w:rsidRPr="00DC6DDC">
        <w:rPr>
          <w:rFonts w:asciiTheme="minorHAnsi" w:hAnsiTheme="minorHAnsi" w:cstheme="minorHAnsi"/>
          <w:i/>
          <w:lang w:eastAsia="en-US"/>
        </w:rPr>
        <w:t>how</w:t>
      </w:r>
      <w:r w:rsidRPr="00DC6DDC">
        <w:rPr>
          <w:rFonts w:asciiTheme="minorHAnsi" w:hAnsiTheme="minorHAnsi" w:cstheme="minorHAnsi"/>
          <w:lang w:eastAsia="en-US"/>
        </w:rPr>
        <w:t xml:space="preserve"> I work. These are my </w:t>
      </w:r>
      <w:r w:rsidRPr="00DC6DDC">
        <w:rPr>
          <w:rFonts w:asciiTheme="minorHAnsi" w:hAnsiTheme="minorHAnsi" w:cstheme="minorHAnsi"/>
          <w:i/>
          <w:lang w:eastAsia="en-US"/>
        </w:rPr>
        <w:t>values</w:t>
      </w:r>
      <w:r w:rsidRPr="00DC6DDC">
        <w:rPr>
          <w:rFonts w:asciiTheme="minorHAnsi" w:hAnsiTheme="minorHAnsi" w:cstheme="minorHAnsi"/>
          <w:lang w:eastAsia="en-US"/>
        </w:rPr>
        <w:t xml:space="preserve">. This is the contribution I plan to concentrate on and the results I plan to deliver” the response is </w:t>
      </w:r>
      <w:r w:rsidRPr="00DC6DDC">
        <w:rPr>
          <w:rFonts w:asciiTheme="minorHAnsi" w:hAnsiTheme="minorHAnsi" w:cstheme="minorHAnsi"/>
          <w:i/>
          <w:lang w:eastAsia="en-US"/>
        </w:rPr>
        <w:t>always</w:t>
      </w:r>
      <w:r w:rsidRPr="00DC6DDC">
        <w:rPr>
          <w:rFonts w:asciiTheme="minorHAnsi" w:hAnsiTheme="minorHAnsi" w:cstheme="minorHAnsi"/>
          <w:lang w:eastAsia="en-US"/>
        </w:rPr>
        <w:t xml:space="preserve">: “This is most helpful. But why haven’t you told me </w:t>
      </w:r>
      <w:r w:rsidRPr="00DC6DDC">
        <w:rPr>
          <w:rFonts w:asciiTheme="minorHAnsi" w:hAnsiTheme="minorHAnsi" w:cstheme="minorHAnsi"/>
          <w:i/>
          <w:lang w:eastAsia="en-US"/>
        </w:rPr>
        <w:t>earlier</w:t>
      </w:r>
      <w:r w:rsidRPr="00DC6DDC">
        <w:rPr>
          <w:rFonts w:asciiTheme="minorHAnsi" w:hAnsiTheme="minorHAnsi" w:cstheme="minorHAnsi"/>
          <w:lang w:eastAsia="en-US"/>
        </w:rPr>
        <w:t xml:space="preserve">?”” </w:t>
      </w:r>
      <w:r w:rsidRPr="00DC6DDC">
        <w:rPr>
          <w:rFonts w:asciiTheme="minorHAnsi" w:hAnsiTheme="minorHAnsi" w:cstheme="minorHAnsi"/>
          <w:lang w:eastAsia="en-US"/>
        </w:rPr>
        <w:fldChar w:fldCharType="begin"/>
      </w:r>
      <w:r w:rsidRPr="00DC6DDC">
        <w:rPr>
          <w:rFonts w:asciiTheme="minorHAnsi" w:hAnsiTheme="minorHAnsi" w:cstheme="minorHAnsi"/>
          <w:lang w:eastAsia="en-US"/>
        </w:rPr>
        <w:instrText xml:space="preserve"> ADDIN EN.CITE &lt;EndNote&gt;&lt;Cite&gt;&lt;Author&gt;Drucker&lt;/Author&gt;&lt;Year&gt;1999&lt;/Year&gt;&lt;RecNum&gt;918&lt;/RecNum&gt;&lt;Suffix&gt; p.172&lt;/Suffix&gt;&lt;MDL&gt;&lt;REFERENCE_TYPE&gt;7&lt;/REFERENCE_TYPE&gt;&lt;REFNUM&gt;918&lt;/REFNUM&gt;&lt;AUTHORS&gt;&lt;AUTHOR&gt;Drucker, Peter Ferdinand&lt;/AUTHOR&gt;&lt;/AUTHORS&gt;&lt;YEAR&gt;1999&lt;/YEAR&gt;&lt;TITLE&gt;Managing oneself&lt;/TITLE&gt;&lt;SECONDARY_TITLE&gt;Management challenges for the 21st century&lt;/SECONDARY_TITLE&gt;&lt;PLACE_PUBLISHED&gt;Oxford&lt;/PLACE_PUBLISHED&gt;&lt;PUBLISHER&gt;Butterworth-Heinemann&lt;/PUBLISHER&gt;&lt;PAGES&gt;163-195&lt;/PAGES&gt;&lt;ISBN&gt;0750644567&lt;/ISBN&gt;&lt;ACCESSION_NUMBER&gt;000021258929&lt;/ACCESSION_NUMBER&gt;&lt;CALL_NUMBER&gt;658.406&amp;#xD;658.406/204&lt;/CALL_NUMBER&gt;&lt;KEYWORDS&gt;&lt;KEYWORD&gt;Management.&lt;/KEYWORD&gt;&lt;KEYWORD&gt;Organizational change.&lt;/KEYWORD&gt;&lt;KEYWORD&gt;Knowledge management.&lt;/KEYWORD&gt;&lt;KEYWORD&gt;Reengineering (Management)&lt;/KEYWORD&gt;&lt;KEYWORD&gt;Business forecasting.&lt;/KEYWORD&gt;&lt;/KEYWORDS&gt;&lt;/MDL&gt;&lt;/Cite&gt;&lt;/EndNote&gt;</w:instrText>
      </w:r>
      <w:r w:rsidRPr="00DC6DDC">
        <w:rPr>
          <w:rFonts w:asciiTheme="minorHAnsi" w:hAnsiTheme="minorHAnsi" w:cstheme="minorHAnsi"/>
          <w:lang w:eastAsia="en-US"/>
        </w:rPr>
        <w:fldChar w:fldCharType="separate"/>
      </w:r>
      <w:r w:rsidRPr="00DC6DDC">
        <w:rPr>
          <w:rFonts w:asciiTheme="minorHAnsi" w:hAnsiTheme="minorHAnsi" w:cstheme="minorHAnsi"/>
          <w:lang w:eastAsia="en-US"/>
        </w:rPr>
        <w:t>(Drucker, 1999 p.187)</w:t>
      </w:r>
      <w:r w:rsidRPr="00DC6DDC">
        <w:rPr>
          <w:rFonts w:asciiTheme="minorHAnsi" w:hAnsiTheme="minorHAnsi" w:cstheme="minorHAnsi"/>
          <w:lang w:eastAsia="en-US"/>
        </w:rPr>
        <w:fldChar w:fldCharType="end"/>
      </w:r>
      <w:r w:rsidRPr="00DC6DDC">
        <w:rPr>
          <w:rFonts w:asciiTheme="minorHAnsi" w:hAnsiTheme="minorHAnsi" w:cstheme="minorHAnsi"/>
          <w:lang w:eastAsia="en-US"/>
        </w:rPr>
        <w:t>.</w:t>
      </w:r>
    </w:p>
    <w:p w:rsidRPr="00386209" w:rsidR="00386209" w:rsidP="00386209" w:rsidRDefault="00386209" w14:paraId="33AFD027" w14:textId="77777777">
      <w:pPr>
        <w:rPr>
          <w:rFonts w:asciiTheme="minorHAnsi" w:hAnsiTheme="minorHAnsi" w:cstheme="minorHAnsi"/>
          <w:lang w:eastAsia="en-US"/>
        </w:rPr>
      </w:pPr>
    </w:p>
    <w:p w:rsidR="00612F51" w:rsidP="00D27F6F" w:rsidRDefault="003277D8" w14:paraId="3462CEAF" w14:textId="77777777">
      <w:pPr>
        <w:pBdr>
          <w:top w:val="single" w:color="auto" w:sz="4" w:space="1"/>
          <w:left w:val="single" w:color="auto" w:sz="4" w:space="4"/>
          <w:bottom w:val="single" w:color="auto" w:sz="4" w:space="12"/>
          <w:right w:val="single" w:color="auto" w:sz="4" w:space="4"/>
        </w:pBdr>
        <w:spacing w:line="276" w:lineRule="auto"/>
        <w:ind w:left="1440" w:hanging="1440"/>
        <w:rPr>
          <w:b/>
          <w:bCs/>
          <w:lang w:val="en-GB" w:eastAsia="en-US"/>
        </w:rPr>
      </w:pPr>
      <w:r w:rsidRPr="00767C32">
        <w:rPr>
          <w:b/>
          <w:bCs/>
          <w:lang w:val="en-GB" w:eastAsia="en-US"/>
        </w:rPr>
        <w:t>Course No.</w:t>
      </w:r>
      <w:r w:rsidRPr="00767C32" w:rsidR="00A23A3B">
        <w:rPr>
          <w:b/>
          <w:bCs/>
          <w:lang w:val="en-GB" w:eastAsia="en-US"/>
        </w:rPr>
        <w:tab/>
      </w:r>
      <w:r w:rsidR="0044674C">
        <w:rPr>
          <w:b/>
          <w:bCs/>
          <w:lang w:val="en-GB" w:eastAsia="en-US"/>
        </w:rPr>
        <w:t>COMP3851A</w:t>
      </w:r>
      <w:r w:rsidR="00954712">
        <w:rPr>
          <w:b/>
          <w:bCs/>
          <w:lang w:val="en-GB" w:eastAsia="en-US"/>
        </w:rPr>
        <w:tab/>
      </w:r>
      <w:r w:rsidR="00954712">
        <w:rPr>
          <w:b/>
          <w:bCs/>
          <w:lang w:val="en-GB" w:eastAsia="en-US"/>
        </w:rPr>
        <w:tab/>
      </w:r>
      <w:r w:rsidR="00954712">
        <w:rPr>
          <w:b/>
          <w:bCs/>
          <w:lang w:val="en-GB" w:eastAsia="en-US"/>
        </w:rPr>
        <w:tab/>
      </w:r>
      <w:r w:rsidRPr="00767C32">
        <w:rPr>
          <w:b/>
          <w:bCs/>
          <w:lang w:val="en-GB" w:eastAsia="en-US"/>
        </w:rPr>
        <w:t>Course Name</w:t>
      </w:r>
      <w:r w:rsidR="00612F51">
        <w:rPr>
          <w:b/>
          <w:bCs/>
          <w:lang w:val="en-GB" w:eastAsia="en-US"/>
        </w:rPr>
        <w:t xml:space="preserve">: </w:t>
      </w:r>
      <w:r w:rsidRPr="00954712" w:rsidR="00954712">
        <w:rPr>
          <w:b/>
          <w:bCs/>
          <w:lang w:val="en-GB" w:eastAsia="en-US"/>
        </w:rPr>
        <w:t xml:space="preserve">Computing and Information </w:t>
      </w:r>
    </w:p>
    <w:p w:rsidRPr="00954712" w:rsidR="003277D8" w:rsidP="00D27F6F" w:rsidRDefault="00E54175" w14:paraId="6E21366C" w14:textId="3DFC2CC3">
      <w:pPr>
        <w:pBdr>
          <w:top w:val="single" w:color="auto" w:sz="4" w:space="1"/>
          <w:left w:val="single" w:color="auto" w:sz="4" w:space="4"/>
          <w:bottom w:val="single" w:color="auto" w:sz="4" w:space="12"/>
          <w:right w:val="single" w:color="auto" w:sz="4" w:space="4"/>
        </w:pBdr>
        <w:spacing w:line="276" w:lineRule="auto"/>
        <w:ind w:left="1440" w:hanging="1440"/>
        <w:rPr>
          <w:b/>
          <w:bCs/>
          <w:lang w:eastAsia="en-US"/>
        </w:rPr>
      </w:pPr>
      <w:r>
        <w:rPr>
          <w:b/>
          <w:bCs/>
          <w:lang w:val="en-GB" w:eastAsia="en-US"/>
        </w:rPr>
        <w:t xml:space="preserve">                                                                           </w:t>
      </w:r>
      <w:r w:rsidRPr="00954712" w:rsidR="00954712">
        <w:rPr>
          <w:b/>
          <w:bCs/>
          <w:lang w:val="en-GB" w:eastAsia="en-US"/>
        </w:rPr>
        <w:t>Sciences Work Integrated Learning Part A</w:t>
      </w:r>
    </w:p>
    <w:p w:rsidRPr="00767C32" w:rsidR="001A3934" w:rsidP="00D27F6F" w:rsidRDefault="003277D8" w14:paraId="33E5073D" w14:textId="6C382558">
      <w:pPr>
        <w:pBdr>
          <w:top w:val="single" w:color="auto" w:sz="4" w:space="1"/>
          <w:left w:val="single" w:color="auto" w:sz="4" w:space="4"/>
          <w:bottom w:val="single" w:color="auto" w:sz="4" w:space="12"/>
          <w:right w:val="single" w:color="auto" w:sz="4" w:space="4"/>
        </w:pBdr>
        <w:spacing w:line="276" w:lineRule="auto"/>
        <w:rPr>
          <w:b/>
          <w:bCs/>
          <w:lang w:val="en-GB"/>
        </w:rPr>
      </w:pPr>
      <w:r w:rsidRPr="00767C32">
        <w:rPr>
          <w:b/>
          <w:bCs/>
          <w:lang w:val="en-GB"/>
        </w:rPr>
        <w:t>Group No.</w:t>
      </w:r>
      <w:r w:rsidR="00A23A3B">
        <w:tab/>
      </w:r>
      <w:r w:rsidR="009566C8">
        <w:rPr>
          <w:b/>
          <w:bCs/>
          <w:lang w:val="en-GB"/>
        </w:rPr>
        <w:t>3</w:t>
      </w:r>
      <w:r w:rsidRPr="00767C32">
        <w:rPr>
          <w:b/>
          <w:bCs/>
          <w:lang w:val="en-GB"/>
        </w:rPr>
        <w:t xml:space="preserve">                                      </w:t>
      </w:r>
    </w:p>
    <w:p w:rsidRPr="00767C32" w:rsidR="003277D8" w:rsidP="00D27F6F" w:rsidRDefault="003277D8" w14:paraId="654E4F68" w14:textId="77777777">
      <w:pPr>
        <w:spacing w:line="276" w:lineRule="auto"/>
        <w:rPr>
          <w:lang w:val="en-GB" w:eastAsia="en-US"/>
        </w:rPr>
      </w:pPr>
    </w:p>
    <w:tbl>
      <w:tblPr>
        <w:tblW w:w="9498"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662"/>
        <w:gridCol w:w="1260"/>
        <w:gridCol w:w="2235"/>
        <w:gridCol w:w="3341"/>
      </w:tblGrid>
      <w:tr w:rsidRPr="00767C32" w:rsidR="00561D67" w:rsidTr="001A3934" w14:paraId="3DB70600" w14:textId="77777777">
        <w:tc>
          <w:tcPr>
            <w:tcW w:w="2662" w:type="dxa"/>
          </w:tcPr>
          <w:p w:rsidRPr="00767C32" w:rsidR="003277D8" w:rsidP="00D27F6F" w:rsidRDefault="0B3875CC" w14:paraId="0849252C" w14:textId="77777777">
            <w:pPr>
              <w:keepNext/>
              <w:spacing w:line="276" w:lineRule="auto"/>
              <w:outlineLvl w:val="6"/>
              <w:rPr>
                <w:lang w:val="en-GB" w:eastAsia="en-US"/>
              </w:rPr>
            </w:pPr>
            <w:r w:rsidRPr="2EDF6A7C">
              <w:rPr>
                <w:b/>
                <w:bCs/>
                <w:lang w:val="en-GB" w:eastAsia="en-US"/>
              </w:rPr>
              <w:t xml:space="preserve">Name (as in </w:t>
            </w:r>
            <w:bookmarkStart w:name="_Int_GVV5PNg9" w:id="1"/>
            <w:r w:rsidRPr="2EDF6A7C">
              <w:rPr>
                <w:b/>
                <w:bCs/>
                <w:lang w:val="en-GB" w:eastAsia="en-US"/>
              </w:rPr>
              <w:t>University</w:t>
            </w:r>
            <w:bookmarkEnd w:id="1"/>
            <w:r w:rsidRPr="2EDF6A7C">
              <w:rPr>
                <w:b/>
                <w:bCs/>
                <w:lang w:val="en-GB" w:eastAsia="en-US"/>
              </w:rPr>
              <w:t xml:space="preserve"> records)</w:t>
            </w:r>
          </w:p>
        </w:tc>
        <w:tc>
          <w:tcPr>
            <w:tcW w:w="1260" w:type="dxa"/>
          </w:tcPr>
          <w:p w:rsidRPr="00767C32" w:rsidR="003277D8" w:rsidP="00D27F6F" w:rsidRDefault="003277D8" w14:paraId="7923BB09" w14:textId="77777777">
            <w:pPr>
              <w:spacing w:line="276" w:lineRule="auto"/>
              <w:rPr>
                <w:b/>
                <w:bCs/>
                <w:lang w:val="en-GB" w:eastAsia="en-US"/>
              </w:rPr>
            </w:pPr>
            <w:r w:rsidRPr="00767C32">
              <w:rPr>
                <w:b/>
                <w:bCs/>
                <w:lang w:val="en-GB" w:eastAsia="en-US"/>
              </w:rPr>
              <w:t>Student Number</w:t>
            </w:r>
          </w:p>
        </w:tc>
        <w:tc>
          <w:tcPr>
            <w:tcW w:w="2235" w:type="dxa"/>
          </w:tcPr>
          <w:p w:rsidRPr="00767C32" w:rsidR="003277D8" w:rsidP="00D27F6F" w:rsidRDefault="003277D8" w14:paraId="6ACB2EFE" w14:textId="3E20763D">
            <w:pPr>
              <w:spacing w:line="276" w:lineRule="auto"/>
              <w:rPr>
                <w:b/>
                <w:bCs/>
                <w:lang w:val="en-GB" w:eastAsia="en-US"/>
              </w:rPr>
            </w:pPr>
            <w:r w:rsidRPr="00767C32">
              <w:rPr>
                <w:b/>
                <w:bCs/>
                <w:lang w:val="en-GB" w:eastAsia="en-US"/>
              </w:rPr>
              <w:t>Contact phone / Skype na</w:t>
            </w:r>
            <w:r w:rsidRPr="00767C32" w:rsidR="00726EA4">
              <w:rPr>
                <w:b/>
                <w:bCs/>
                <w:lang w:val="en-GB" w:eastAsia="en-US"/>
              </w:rPr>
              <w:t>m</w:t>
            </w:r>
            <w:r w:rsidRPr="00767C32">
              <w:rPr>
                <w:b/>
                <w:bCs/>
                <w:lang w:val="en-GB" w:eastAsia="en-US"/>
              </w:rPr>
              <w:t>e</w:t>
            </w:r>
          </w:p>
        </w:tc>
        <w:tc>
          <w:tcPr>
            <w:tcW w:w="3341" w:type="dxa"/>
          </w:tcPr>
          <w:p w:rsidRPr="00767C32" w:rsidR="003277D8" w:rsidP="00D27F6F" w:rsidRDefault="786AEFA3" w14:paraId="0FD6C7AE" w14:textId="09474517">
            <w:pPr>
              <w:spacing w:line="276" w:lineRule="auto"/>
              <w:rPr>
                <w:b/>
                <w:bCs/>
                <w:lang w:val="en-GB" w:eastAsia="en-US"/>
              </w:rPr>
            </w:pPr>
            <w:r w:rsidRPr="19433979">
              <w:rPr>
                <w:b/>
                <w:bCs/>
                <w:lang w:val="en-GB" w:eastAsia="en-US"/>
              </w:rPr>
              <w:t>E</w:t>
            </w:r>
            <w:r w:rsidRPr="19433979" w:rsidR="5B76717F">
              <w:rPr>
                <w:b/>
                <w:bCs/>
                <w:lang w:val="en-GB" w:eastAsia="en-US"/>
              </w:rPr>
              <w:t>mail</w:t>
            </w:r>
          </w:p>
        </w:tc>
      </w:tr>
      <w:tr w:rsidRPr="00767C32" w:rsidR="00561D67" w:rsidTr="001A3934" w14:paraId="0823CF8B" w14:textId="77777777">
        <w:tc>
          <w:tcPr>
            <w:tcW w:w="2662" w:type="dxa"/>
          </w:tcPr>
          <w:p w:rsidRPr="00767C32" w:rsidR="003277D8" w:rsidP="00D27F6F" w:rsidRDefault="00514A15" w14:paraId="316DF2C9" w14:textId="3BB3C453">
            <w:pPr>
              <w:spacing w:line="276" w:lineRule="auto"/>
              <w:rPr>
                <w:lang w:val="en-GB" w:eastAsia="en-US"/>
              </w:rPr>
            </w:pPr>
            <w:r w:rsidRPr="00767C32">
              <w:rPr>
                <w:lang w:val="en-GB" w:eastAsia="en-US"/>
              </w:rPr>
              <w:t>Deegala Suhain Melitha Somasiri</w:t>
            </w:r>
          </w:p>
        </w:tc>
        <w:tc>
          <w:tcPr>
            <w:tcW w:w="1260" w:type="dxa"/>
          </w:tcPr>
          <w:p w:rsidRPr="00767C32" w:rsidR="003277D8" w:rsidP="00D27F6F" w:rsidRDefault="000E0734" w14:paraId="6207D91E" w14:textId="5F3D2F5F">
            <w:pPr>
              <w:spacing w:line="276" w:lineRule="auto"/>
              <w:rPr>
                <w:lang w:val="en-GB" w:eastAsia="en-US"/>
              </w:rPr>
            </w:pPr>
            <w:r w:rsidRPr="00767C32">
              <w:rPr>
                <w:lang w:val="en-GB" w:eastAsia="en-US"/>
              </w:rPr>
              <w:t>c</w:t>
            </w:r>
            <w:r w:rsidRPr="00767C32" w:rsidR="00333F3F">
              <w:rPr>
                <w:lang w:val="en-GB" w:eastAsia="en-US"/>
              </w:rPr>
              <w:t>3426453</w:t>
            </w:r>
          </w:p>
        </w:tc>
        <w:tc>
          <w:tcPr>
            <w:tcW w:w="2235" w:type="dxa"/>
          </w:tcPr>
          <w:p w:rsidRPr="00767C32" w:rsidR="003277D8" w:rsidP="00D27F6F" w:rsidRDefault="00193218" w14:paraId="62213468" w14:textId="62EA7A1D">
            <w:pPr>
              <w:spacing w:line="276" w:lineRule="auto"/>
              <w:rPr>
                <w:lang w:val="en-GB" w:eastAsia="en-US"/>
              </w:rPr>
            </w:pPr>
            <w:r w:rsidRPr="00767C32">
              <w:rPr>
                <w:lang w:val="en-GB" w:eastAsia="en-US"/>
              </w:rPr>
              <w:t>(+65)</w:t>
            </w:r>
            <w:r w:rsidRPr="00767C32" w:rsidR="00ED37E7">
              <w:rPr>
                <w:lang w:val="en-GB" w:eastAsia="en-US"/>
              </w:rPr>
              <w:t xml:space="preserve"> </w:t>
            </w:r>
            <w:r w:rsidRPr="00767C32" w:rsidR="00E30ACC">
              <w:rPr>
                <w:lang w:val="en-GB" w:eastAsia="en-US"/>
              </w:rPr>
              <w:t>81504569</w:t>
            </w:r>
          </w:p>
        </w:tc>
        <w:tc>
          <w:tcPr>
            <w:tcW w:w="3341" w:type="dxa"/>
          </w:tcPr>
          <w:p w:rsidRPr="00767C32" w:rsidR="003277D8" w:rsidP="00D27F6F" w:rsidRDefault="00973F92" w14:paraId="2EE451D3" w14:textId="209D1A31">
            <w:pPr>
              <w:spacing w:line="276" w:lineRule="auto"/>
              <w:rPr>
                <w:lang w:val="en-GB" w:eastAsia="en-US"/>
              </w:rPr>
            </w:pPr>
            <w:r w:rsidRPr="00767C32">
              <w:rPr>
                <w:lang w:val="en-GB" w:eastAsia="en-US"/>
              </w:rPr>
              <w:t>univer16sig@gmail.com</w:t>
            </w:r>
          </w:p>
        </w:tc>
      </w:tr>
      <w:tr w:rsidRPr="00767C32" w:rsidR="00561D67" w:rsidTr="001A3934" w14:paraId="5FB95F10" w14:textId="77777777">
        <w:trPr>
          <w:trHeight w:val="300"/>
        </w:trPr>
        <w:tc>
          <w:tcPr>
            <w:tcW w:w="2662" w:type="dxa"/>
          </w:tcPr>
          <w:p w:rsidRPr="00767C32" w:rsidR="003277D8" w:rsidP="00D27F6F" w:rsidRDefault="00514A15" w14:paraId="60DDAA56" w14:textId="7B2943D3">
            <w:pPr>
              <w:spacing w:line="276" w:lineRule="auto"/>
              <w:rPr>
                <w:lang w:val="en-GB" w:eastAsia="en-US"/>
              </w:rPr>
            </w:pPr>
            <w:r w:rsidRPr="00767C32">
              <w:rPr>
                <w:lang w:val="en-GB" w:eastAsia="en-US"/>
              </w:rPr>
              <w:t>Marcus Tan Wei Jie</w:t>
            </w:r>
          </w:p>
        </w:tc>
        <w:tc>
          <w:tcPr>
            <w:tcW w:w="1260" w:type="dxa"/>
          </w:tcPr>
          <w:p w:rsidRPr="00767C32" w:rsidR="003277D8" w:rsidP="00D27F6F" w:rsidRDefault="000E0734" w14:paraId="32DC90D7" w14:textId="0033CDDE">
            <w:pPr>
              <w:spacing w:line="276" w:lineRule="auto"/>
              <w:rPr>
                <w:lang w:val="en-GB" w:eastAsia="en-US"/>
              </w:rPr>
            </w:pPr>
            <w:r w:rsidRPr="00767C32">
              <w:rPr>
                <w:lang w:val="en-GB" w:eastAsia="en-US"/>
              </w:rPr>
              <w:t>c</w:t>
            </w:r>
            <w:r w:rsidRPr="00767C32" w:rsidR="00683092">
              <w:rPr>
                <w:lang w:val="en-GB" w:eastAsia="en-US"/>
              </w:rPr>
              <w:t>3426473</w:t>
            </w:r>
          </w:p>
        </w:tc>
        <w:tc>
          <w:tcPr>
            <w:tcW w:w="2235" w:type="dxa"/>
          </w:tcPr>
          <w:p w:rsidRPr="00767C32" w:rsidR="003277D8" w:rsidP="00D27F6F" w:rsidRDefault="58B7B5BB" w14:paraId="52AD5BA6" w14:textId="585B8725">
            <w:pPr>
              <w:spacing w:line="276" w:lineRule="auto"/>
              <w:rPr>
                <w:lang w:val="en-GB" w:eastAsia="en-US"/>
              </w:rPr>
            </w:pPr>
            <w:r w:rsidRPr="00767C32">
              <w:rPr>
                <w:lang w:val="en-GB" w:eastAsia="en-US"/>
              </w:rPr>
              <w:t>(+65)</w:t>
            </w:r>
            <w:r w:rsidRPr="00767C32" w:rsidR="00ED37E7">
              <w:rPr>
                <w:lang w:val="en-GB" w:eastAsia="en-US"/>
              </w:rPr>
              <w:t xml:space="preserve"> </w:t>
            </w:r>
            <w:r w:rsidRPr="00767C32">
              <w:rPr>
                <w:lang w:val="en-GB" w:eastAsia="en-US"/>
              </w:rPr>
              <w:t>92782218</w:t>
            </w:r>
          </w:p>
        </w:tc>
        <w:tc>
          <w:tcPr>
            <w:tcW w:w="3341" w:type="dxa"/>
          </w:tcPr>
          <w:p w:rsidRPr="00767C32" w:rsidR="003277D8" w:rsidP="00D27F6F" w:rsidRDefault="58B7B5BB" w14:paraId="5FA1DD73" w14:textId="2483F942">
            <w:pPr>
              <w:spacing w:line="276" w:lineRule="auto"/>
              <w:rPr>
                <w:lang w:val="en-GB" w:eastAsia="en-US"/>
              </w:rPr>
            </w:pPr>
            <w:r w:rsidRPr="00767C32">
              <w:rPr>
                <w:lang w:val="en-GB" w:eastAsia="en-US"/>
              </w:rPr>
              <w:t>marcustanwj14699@gmail.com</w:t>
            </w:r>
          </w:p>
        </w:tc>
      </w:tr>
      <w:tr w:rsidRPr="00767C32" w:rsidR="00561D67" w:rsidTr="001A3934" w14:paraId="3D3E26CB" w14:textId="77777777">
        <w:tc>
          <w:tcPr>
            <w:tcW w:w="2662" w:type="dxa"/>
          </w:tcPr>
          <w:p w:rsidRPr="00767C32" w:rsidR="003277D8" w:rsidP="00D27F6F" w:rsidRDefault="00514A15" w14:paraId="6580E44B" w14:textId="603D1E6E">
            <w:pPr>
              <w:spacing w:line="276" w:lineRule="auto"/>
              <w:rPr>
                <w:lang w:val="en-GB" w:eastAsia="en-US"/>
              </w:rPr>
            </w:pPr>
            <w:r w:rsidRPr="00767C32">
              <w:rPr>
                <w:lang w:val="en-GB" w:eastAsia="en-US"/>
              </w:rPr>
              <w:t>Kennedy Tan</w:t>
            </w:r>
          </w:p>
        </w:tc>
        <w:tc>
          <w:tcPr>
            <w:tcW w:w="1260" w:type="dxa"/>
          </w:tcPr>
          <w:p w:rsidRPr="00767C32" w:rsidR="003277D8" w:rsidP="00D27F6F" w:rsidRDefault="000E0734" w14:paraId="1CC2F846" w14:textId="26A8352A">
            <w:pPr>
              <w:spacing w:line="276" w:lineRule="auto"/>
              <w:rPr>
                <w:lang w:val="en-GB" w:eastAsia="en-US"/>
              </w:rPr>
            </w:pPr>
            <w:r w:rsidRPr="00767C32">
              <w:rPr>
                <w:lang w:val="en-GB" w:eastAsia="en-US"/>
              </w:rPr>
              <w:t>c</w:t>
            </w:r>
            <w:r w:rsidRPr="00767C32" w:rsidR="00333F3F">
              <w:rPr>
                <w:lang w:val="en-GB" w:eastAsia="en-US"/>
              </w:rPr>
              <w:t>3426446</w:t>
            </w:r>
          </w:p>
        </w:tc>
        <w:tc>
          <w:tcPr>
            <w:tcW w:w="2235" w:type="dxa"/>
          </w:tcPr>
          <w:p w:rsidRPr="00767C32" w:rsidR="003277D8" w:rsidP="00D27F6F" w:rsidRDefault="00E30ACC" w14:paraId="7EBB65E6" w14:textId="4A5C83C3">
            <w:pPr>
              <w:spacing w:line="276" w:lineRule="auto"/>
              <w:rPr>
                <w:lang w:val="en-GB" w:eastAsia="en-US"/>
              </w:rPr>
            </w:pPr>
            <w:r w:rsidRPr="00767C32">
              <w:rPr>
                <w:lang w:val="en-GB" w:eastAsia="en-US"/>
              </w:rPr>
              <w:t>(+65)</w:t>
            </w:r>
            <w:r w:rsidRPr="00767C32" w:rsidR="00ED37E7">
              <w:rPr>
                <w:lang w:val="en-GB" w:eastAsia="en-US"/>
              </w:rPr>
              <w:t xml:space="preserve"> </w:t>
            </w:r>
            <w:r w:rsidRPr="00767C32">
              <w:rPr>
                <w:lang w:val="en-GB" w:eastAsia="en-US"/>
              </w:rPr>
              <w:t>84398901</w:t>
            </w:r>
          </w:p>
        </w:tc>
        <w:tc>
          <w:tcPr>
            <w:tcW w:w="3341" w:type="dxa"/>
          </w:tcPr>
          <w:p w:rsidRPr="00767C32" w:rsidR="003277D8" w:rsidP="00D27F6F" w:rsidRDefault="00973F92" w14:paraId="76412BE7" w14:textId="13041EC6">
            <w:pPr>
              <w:spacing w:line="276" w:lineRule="auto"/>
              <w:rPr>
                <w:lang w:val="en-GB" w:eastAsia="en-US"/>
              </w:rPr>
            </w:pPr>
            <w:r w:rsidRPr="00767C32">
              <w:rPr>
                <w:lang w:val="en-GB" w:eastAsia="en-US"/>
              </w:rPr>
              <w:t>ktan398@gmail.com</w:t>
            </w:r>
          </w:p>
        </w:tc>
      </w:tr>
      <w:tr w:rsidRPr="00767C32" w:rsidR="00561D67" w:rsidTr="001A3934" w14:paraId="6E8643F3" w14:textId="77777777">
        <w:tc>
          <w:tcPr>
            <w:tcW w:w="2662" w:type="dxa"/>
          </w:tcPr>
          <w:p w:rsidRPr="00767C32" w:rsidR="003277D8" w:rsidP="00D27F6F" w:rsidRDefault="0007242A" w14:paraId="1463068D" w14:textId="3A329C54">
            <w:pPr>
              <w:spacing w:line="276" w:lineRule="auto"/>
              <w:rPr>
                <w:lang w:val="en-GB" w:eastAsia="en-US"/>
              </w:rPr>
            </w:pPr>
            <w:r w:rsidRPr="47DAC74F">
              <w:rPr>
                <w:lang w:val="en-GB" w:eastAsia="en-US"/>
              </w:rPr>
              <w:t>Loh</w:t>
            </w:r>
            <w:r w:rsidRPr="47DAC74F" w:rsidR="247BEA45">
              <w:rPr>
                <w:lang w:val="en-GB" w:eastAsia="en-US"/>
              </w:rPr>
              <w:t xml:space="preserve"> </w:t>
            </w:r>
            <w:r w:rsidRPr="00767C32">
              <w:rPr>
                <w:lang w:val="en-GB" w:eastAsia="en-US"/>
              </w:rPr>
              <w:t>Diing Yang</w:t>
            </w:r>
          </w:p>
        </w:tc>
        <w:tc>
          <w:tcPr>
            <w:tcW w:w="1260" w:type="dxa"/>
          </w:tcPr>
          <w:p w:rsidRPr="00767C32" w:rsidR="003277D8" w:rsidP="00D27F6F" w:rsidRDefault="00683092" w14:paraId="35FF09AB" w14:textId="239DA0C9">
            <w:pPr>
              <w:spacing w:line="276" w:lineRule="auto"/>
              <w:rPr>
                <w:lang w:val="en-GB" w:eastAsia="en-US"/>
              </w:rPr>
            </w:pPr>
            <w:r w:rsidRPr="00767C32">
              <w:rPr>
                <w:lang w:val="en-GB" w:eastAsia="en-US"/>
              </w:rPr>
              <w:t>c3426449</w:t>
            </w:r>
          </w:p>
        </w:tc>
        <w:tc>
          <w:tcPr>
            <w:tcW w:w="2235" w:type="dxa"/>
          </w:tcPr>
          <w:p w:rsidRPr="00767C32" w:rsidR="003277D8" w:rsidP="00D27F6F" w:rsidRDefault="4C5ACFA1" w14:paraId="1422B2AD" w14:textId="408FA770">
            <w:pPr>
              <w:spacing w:line="276" w:lineRule="auto"/>
              <w:rPr>
                <w:lang w:val="en-GB" w:eastAsia="en-US"/>
              </w:rPr>
            </w:pPr>
            <w:r w:rsidRPr="00767C32">
              <w:rPr>
                <w:lang w:val="en-GB" w:eastAsia="en-US"/>
              </w:rPr>
              <w:t>(+60)</w:t>
            </w:r>
            <w:r w:rsidRPr="00767C32" w:rsidR="00ED37E7">
              <w:rPr>
                <w:lang w:val="en-GB" w:eastAsia="en-US"/>
              </w:rPr>
              <w:t xml:space="preserve"> </w:t>
            </w:r>
            <w:r w:rsidRPr="00767C32">
              <w:rPr>
                <w:lang w:val="en-GB" w:eastAsia="en-US"/>
              </w:rPr>
              <w:t>10-664-3086</w:t>
            </w:r>
          </w:p>
        </w:tc>
        <w:tc>
          <w:tcPr>
            <w:tcW w:w="3341" w:type="dxa"/>
          </w:tcPr>
          <w:p w:rsidRPr="00767C32" w:rsidR="003277D8" w:rsidP="00D27F6F" w:rsidRDefault="4C5ACFA1" w14:paraId="122D4A40" w14:textId="7F16B34D">
            <w:pPr>
              <w:spacing w:line="276" w:lineRule="auto"/>
              <w:rPr>
                <w:lang w:val="en-GB" w:eastAsia="en-US"/>
              </w:rPr>
            </w:pPr>
            <w:r w:rsidRPr="00767C32">
              <w:rPr>
                <w:lang w:val="en-GB" w:eastAsia="en-US"/>
              </w:rPr>
              <w:t>Lohdiingyang@gmail.com</w:t>
            </w:r>
          </w:p>
        </w:tc>
      </w:tr>
      <w:tr w:rsidRPr="00767C32" w:rsidR="00561D67" w:rsidTr="001A3934" w14:paraId="04ACFA33" w14:textId="77777777">
        <w:tc>
          <w:tcPr>
            <w:tcW w:w="2662" w:type="dxa"/>
          </w:tcPr>
          <w:p w:rsidRPr="00767C32" w:rsidR="003277D8" w:rsidP="00D27F6F" w:rsidRDefault="0007242A" w14:paraId="2FE9C527" w14:textId="20AA6953">
            <w:pPr>
              <w:spacing w:line="276" w:lineRule="auto"/>
              <w:rPr>
                <w:lang w:val="en-GB" w:eastAsia="en-US"/>
              </w:rPr>
            </w:pPr>
            <w:r w:rsidRPr="00767C32">
              <w:rPr>
                <w:lang w:val="en-GB" w:eastAsia="en-US"/>
              </w:rPr>
              <w:t>Chung Li Yang</w:t>
            </w:r>
          </w:p>
        </w:tc>
        <w:tc>
          <w:tcPr>
            <w:tcW w:w="1260" w:type="dxa"/>
          </w:tcPr>
          <w:p w:rsidRPr="00767C32" w:rsidR="003277D8" w:rsidP="00D27F6F" w:rsidRDefault="00333F3F" w14:paraId="363D3705" w14:textId="5EF5722D">
            <w:pPr>
              <w:spacing w:line="276" w:lineRule="auto"/>
              <w:rPr>
                <w:lang w:val="en-GB" w:eastAsia="en-US"/>
              </w:rPr>
            </w:pPr>
            <w:r w:rsidRPr="00767C32">
              <w:rPr>
                <w:lang w:val="en-GB" w:eastAsia="en-US"/>
              </w:rPr>
              <w:t>c3426441</w:t>
            </w:r>
          </w:p>
        </w:tc>
        <w:tc>
          <w:tcPr>
            <w:tcW w:w="2235" w:type="dxa"/>
          </w:tcPr>
          <w:p w:rsidRPr="00767C32" w:rsidR="003277D8" w:rsidP="00D27F6F" w:rsidRDefault="37D133FB" w14:paraId="65748A17" w14:textId="62173B51">
            <w:pPr>
              <w:spacing w:line="276" w:lineRule="auto"/>
              <w:rPr>
                <w:lang w:val="en-GB" w:eastAsia="en-US"/>
              </w:rPr>
            </w:pPr>
            <w:r w:rsidRPr="00767C32">
              <w:rPr>
                <w:lang w:val="en-GB" w:eastAsia="en-US"/>
              </w:rPr>
              <w:t>(+60)</w:t>
            </w:r>
            <w:r w:rsidRPr="00767C32" w:rsidR="00ED37E7">
              <w:rPr>
                <w:lang w:val="en-GB" w:eastAsia="en-US"/>
              </w:rPr>
              <w:t xml:space="preserve"> </w:t>
            </w:r>
            <w:r w:rsidRPr="00767C32">
              <w:rPr>
                <w:lang w:val="en-GB" w:eastAsia="en-US"/>
              </w:rPr>
              <w:t>14-359-1020</w:t>
            </w:r>
          </w:p>
        </w:tc>
        <w:tc>
          <w:tcPr>
            <w:tcW w:w="3341" w:type="dxa"/>
          </w:tcPr>
          <w:p w:rsidRPr="00767C32" w:rsidR="003277D8" w:rsidP="00D27F6F" w:rsidRDefault="100CAF0C" w14:paraId="42E274F0" w14:textId="28900451">
            <w:pPr>
              <w:spacing w:line="276" w:lineRule="auto"/>
              <w:rPr>
                <w:lang w:val="en-GB" w:eastAsia="en-US"/>
              </w:rPr>
            </w:pPr>
            <w:r w:rsidRPr="00767C32">
              <w:rPr>
                <w:lang w:val="en-GB" w:eastAsia="en-US"/>
              </w:rPr>
              <w:t>c</w:t>
            </w:r>
            <w:r w:rsidRPr="00767C32" w:rsidR="12567129">
              <w:rPr>
                <w:lang w:val="en-GB" w:eastAsia="en-US"/>
              </w:rPr>
              <w:t>hungliyang</w:t>
            </w:r>
            <w:r w:rsidRPr="00767C32" w:rsidR="37D133FB">
              <w:rPr>
                <w:lang w:val="en-GB" w:eastAsia="en-US"/>
              </w:rPr>
              <w:t>@yahoo.com.my</w:t>
            </w:r>
          </w:p>
        </w:tc>
      </w:tr>
      <w:tr w:rsidRPr="00767C32" w:rsidR="0044674C" w:rsidTr="001A3934" w14:paraId="0E788DE4" w14:textId="77777777">
        <w:tc>
          <w:tcPr>
            <w:tcW w:w="2662" w:type="dxa"/>
          </w:tcPr>
          <w:p w:rsidRPr="00767C32" w:rsidR="0044674C" w:rsidP="00D27F6F" w:rsidRDefault="00E54175" w14:paraId="135D29A9" w14:textId="5EAC06EB">
            <w:pPr>
              <w:spacing w:line="276" w:lineRule="auto"/>
              <w:rPr>
                <w:lang w:val="en-GB" w:eastAsia="en-US"/>
              </w:rPr>
            </w:pPr>
            <w:r>
              <w:rPr>
                <w:lang w:val="en-GB" w:eastAsia="en-US"/>
              </w:rPr>
              <w:t xml:space="preserve">Thi </w:t>
            </w:r>
            <w:r w:rsidR="0044674C">
              <w:rPr>
                <w:lang w:val="en-GB" w:eastAsia="en-US"/>
              </w:rPr>
              <w:t>An Doan</w:t>
            </w:r>
          </w:p>
        </w:tc>
        <w:tc>
          <w:tcPr>
            <w:tcW w:w="1260" w:type="dxa"/>
          </w:tcPr>
          <w:p w:rsidRPr="00767C32" w:rsidR="0044674C" w:rsidP="00D27F6F" w:rsidRDefault="00BD4CF5" w14:paraId="7813EB91" w14:textId="55453DCF">
            <w:pPr>
              <w:spacing w:line="276" w:lineRule="auto"/>
              <w:rPr>
                <w:lang w:val="en-GB" w:eastAsia="en-US"/>
              </w:rPr>
            </w:pPr>
            <w:r>
              <w:rPr>
                <w:lang w:val="en-GB" w:eastAsia="en-US"/>
              </w:rPr>
              <w:t>c3438043</w:t>
            </w:r>
          </w:p>
        </w:tc>
        <w:tc>
          <w:tcPr>
            <w:tcW w:w="2235" w:type="dxa"/>
          </w:tcPr>
          <w:p w:rsidRPr="00767C32" w:rsidR="0044674C" w:rsidP="00D27F6F" w:rsidRDefault="00A801DE" w14:paraId="2F411C34" w14:textId="5CD292C6">
            <w:pPr>
              <w:spacing w:line="276" w:lineRule="auto"/>
              <w:rPr>
                <w:lang w:val="en-GB" w:eastAsia="en-US"/>
              </w:rPr>
            </w:pPr>
            <w:r>
              <w:rPr>
                <w:lang w:val="en-GB" w:eastAsia="en-US"/>
              </w:rPr>
              <w:t>(+65) 8774 4587</w:t>
            </w:r>
          </w:p>
        </w:tc>
        <w:tc>
          <w:tcPr>
            <w:tcW w:w="3341" w:type="dxa"/>
          </w:tcPr>
          <w:p w:rsidRPr="00767C32" w:rsidR="0044674C" w:rsidP="00D27F6F" w:rsidRDefault="00234791" w14:paraId="6FE3BA8C" w14:textId="3F511FD9">
            <w:pPr>
              <w:spacing w:line="276" w:lineRule="auto"/>
              <w:rPr>
                <w:lang w:val="en-GB" w:eastAsia="en-US"/>
              </w:rPr>
            </w:pPr>
            <w:r>
              <w:rPr>
                <w:lang w:val="en-GB" w:eastAsia="en-US"/>
              </w:rPr>
              <w:t>Ansen131@gmail.com</w:t>
            </w:r>
          </w:p>
        </w:tc>
      </w:tr>
    </w:tbl>
    <w:p w:rsidRPr="00767C32" w:rsidR="003277D8" w:rsidP="00D27F6F" w:rsidRDefault="003277D8" w14:paraId="7B07364A" w14:textId="77777777">
      <w:pPr>
        <w:spacing w:line="276" w:lineRule="auto"/>
        <w:rPr>
          <w:lang w:val="en-GB" w:eastAsia="en-US"/>
        </w:rPr>
      </w:pPr>
    </w:p>
    <w:p w:rsidRPr="00767C32" w:rsidR="003277D8" w:rsidP="00D27F6F" w:rsidRDefault="003277D8" w14:paraId="5EBAA4D3" w14:textId="77777777">
      <w:pPr>
        <w:spacing w:line="276" w:lineRule="auto"/>
        <w:rPr>
          <w:b/>
          <w:bCs/>
          <w:lang w:val="en-GB" w:eastAsia="en-US"/>
        </w:rPr>
      </w:pPr>
      <w:r w:rsidRPr="00767C32">
        <w:rPr>
          <w:b/>
          <w:bCs/>
          <w:lang w:val="en-GB" w:eastAsia="en-US"/>
        </w:rPr>
        <w:t xml:space="preserve">Discussion and agreement made of the grade expectations of all group members: </w:t>
      </w:r>
    </w:p>
    <w:p w:rsidRPr="00767C32" w:rsidR="003277D8" w:rsidP="00D27F6F" w:rsidRDefault="77378F06" w14:paraId="39521AE1" w14:textId="726C6D37">
      <w:pPr>
        <w:spacing w:line="276" w:lineRule="auto"/>
      </w:pPr>
      <w:r>
        <w:t>Yes</w:t>
      </w:r>
    </w:p>
    <w:p w:rsidRPr="00767C32" w:rsidR="003277D8" w:rsidP="00D27F6F" w:rsidRDefault="003277D8" w14:paraId="1DDDF69E" w14:textId="77777777">
      <w:pPr>
        <w:spacing w:line="276" w:lineRule="auto"/>
        <w:rPr>
          <w:b/>
          <w:bCs/>
          <w:lang w:val="en-GB" w:eastAsia="en-US"/>
        </w:rPr>
      </w:pPr>
    </w:p>
    <w:p w:rsidR="620C7EFC" w:rsidRDefault="620C7EFC" w14:paraId="4FF5D105" w14:textId="7438BC37">
      <w:r>
        <w:br w:type="page"/>
      </w:r>
    </w:p>
    <w:p w:rsidRPr="00767C32" w:rsidR="003277D8" w:rsidP="00D27F6F" w:rsidRDefault="003277D8" w14:paraId="674ACCCF" w14:textId="77777777">
      <w:pPr>
        <w:spacing w:line="276" w:lineRule="auto"/>
        <w:rPr>
          <w:b/>
          <w:sz w:val="22"/>
          <w:lang w:val="en-GB" w:eastAsia="en-US"/>
        </w:rPr>
      </w:pPr>
      <w:bookmarkStart w:name="_Toc280185651" w:id="2"/>
      <w:bookmarkStart w:name="_Toc282434438" w:id="3"/>
      <w:bookmarkStart w:name="_Toc300070426" w:id="4"/>
      <w:bookmarkStart w:name="_Toc307734097" w:id="5"/>
      <w:bookmarkStart w:name="_Toc309246732" w:id="6"/>
      <w:r w:rsidRPr="00767C32">
        <w:rPr>
          <w:b/>
          <w:sz w:val="22"/>
          <w:lang w:val="en-GB" w:eastAsia="en-US"/>
        </w:rPr>
        <w:t>Project Action Plan</w:t>
      </w:r>
      <w:bookmarkEnd w:id="2"/>
      <w:bookmarkEnd w:id="3"/>
      <w:bookmarkEnd w:id="4"/>
      <w:bookmarkEnd w:id="5"/>
      <w:bookmarkEnd w:id="6"/>
    </w:p>
    <w:tbl>
      <w:tblPr>
        <w:tblW w:w="9711"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127"/>
        <w:gridCol w:w="7584"/>
      </w:tblGrid>
      <w:tr w:rsidRPr="00767C32" w:rsidR="00561D67" w:rsidTr="19433979" w14:paraId="77D43BB0" w14:textId="77777777">
        <w:tc>
          <w:tcPr>
            <w:tcW w:w="2127" w:type="dxa"/>
          </w:tcPr>
          <w:p w:rsidRPr="00767C32" w:rsidR="003277D8" w:rsidP="00D27F6F" w:rsidRDefault="003277D8" w14:paraId="3BA010FE" w14:textId="77777777">
            <w:pPr>
              <w:spacing w:line="276" w:lineRule="auto"/>
              <w:rPr>
                <w:b/>
                <w:bCs/>
                <w:lang w:val="en-GB" w:eastAsia="en-US"/>
              </w:rPr>
            </w:pPr>
            <w:r w:rsidRPr="00767C32">
              <w:rPr>
                <w:b/>
                <w:bCs/>
                <w:lang w:val="en-GB" w:eastAsia="en-US"/>
              </w:rPr>
              <w:t>Event</w:t>
            </w:r>
          </w:p>
        </w:tc>
        <w:tc>
          <w:tcPr>
            <w:tcW w:w="7584" w:type="dxa"/>
          </w:tcPr>
          <w:p w:rsidRPr="00767C32" w:rsidR="003277D8" w:rsidP="00D27F6F" w:rsidRDefault="003277D8" w14:paraId="06B8BA6A" w14:textId="77777777">
            <w:pPr>
              <w:spacing w:line="276" w:lineRule="auto"/>
              <w:rPr>
                <w:b/>
                <w:bCs/>
                <w:lang w:val="en-GB" w:eastAsia="en-US"/>
              </w:rPr>
            </w:pPr>
            <w:r w:rsidRPr="00767C32">
              <w:rPr>
                <w:b/>
                <w:bCs/>
                <w:lang w:val="en-GB" w:eastAsia="en-US"/>
              </w:rPr>
              <w:t>Agreed Action</w:t>
            </w:r>
          </w:p>
        </w:tc>
      </w:tr>
      <w:tr w:rsidRPr="00767C32" w:rsidR="00561D67" w:rsidTr="19433979" w14:paraId="662F22C2" w14:textId="77777777">
        <w:tc>
          <w:tcPr>
            <w:tcW w:w="2127" w:type="dxa"/>
          </w:tcPr>
          <w:p w:rsidRPr="00767C32" w:rsidR="003277D8" w:rsidP="00D27F6F" w:rsidRDefault="003277D8" w14:paraId="2402BE35" w14:textId="1FC72AA4">
            <w:pPr>
              <w:spacing w:line="276" w:lineRule="auto"/>
              <w:rPr>
                <w:lang w:val="en-GB" w:eastAsia="en-US"/>
              </w:rPr>
            </w:pPr>
            <w:r w:rsidRPr="00767C32">
              <w:rPr>
                <w:lang w:val="en-GB" w:eastAsia="en-US"/>
              </w:rPr>
              <w:t>Team member not participating in discussions regularly</w:t>
            </w:r>
            <w:r w:rsidR="00C75918">
              <w:rPr>
                <w:lang w:val="en-GB" w:eastAsia="en-US"/>
              </w:rPr>
              <w:t xml:space="preserve"> or joining the meetings late.</w:t>
            </w:r>
          </w:p>
        </w:tc>
        <w:tc>
          <w:tcPr>
            <w:tcW w:w="7584" w:type="dxa"/>
          </w:tcPr>
          <w:p w:rsidRPr="00744283" w:rsidR="008A43C6" w:rsidP="00D27F6F" w:rsidRDefault="008A43C6" w14:paraId="61F854BB" w14:textId="2B94C6D3">
            <w:pPr>
              <w:pStyle w:val="Default"/>
              <w:spacing w:line="276" w:lineRule="auto"/>
              <w:rPr>
                <w:rFonts w:eastAsia="Times New Roman"/>
                <w:color w:val="auto"/>
                <w:lang w:val="en-GB" w:eastAsia="en-US"/>
              </w:rPr>
            </w:pPr>
            <w:r w:rsidRPr="00BE0F97">
              <w:rPr>
                <w:rFonts w:eastAsia="Times New Roman"/>
                <w:b/>
                <w:bCs/>
                <w:color w:val="auto"/>
                <w:lang w:val="en-GB" w:eastAsia="en-US"/>
              </w:rPr>
              <w:t>Action 1</w:t>
            </w:r>
            <w:r w:rsidR="00BE0F97">
              <w:rPr>
                <w:rFonts w:eastAsia="Times New Roman"/>
                <w:color w:val="auto"/>
                <w:lang w:val="en-GB" w:eastAsia="en-US"/>
              </w:rPr>
              <w:t xml:space="preserve">: </w:t>
            </w:r>
            <w:r w:rsidRPr="00744283">
              <w:rPr>
                <w:rFonts w:eastAsia="Times New Roman"/>
                <w:color w:val="auto"/>
                <w:lang w:val="en-GB" w:eastAsia="en-US"/>
              </w:rPr>
              <w:t>Initiate Communication</w:t>
            </w:r>
          </w:p>
          <w:p w:rsidRPr="00744283" w:rsidR="008A43C6" w:rsidP="00D27F6F" w:rsidRDefault="008A43C6" w14:paraId="0ED76DAB" w14:textId="77777777">
            <w:pPr>
              <w:pStyle w:val="Default"/>
              <w:spacing w:line="276" w:lineRule="auto"/>
              <w:rPr>
                <w:rFonts w:eastAsia="Times New Roman"/>
                <w:color w:val="auto"/>
                <w:lang w:val="en-GB" w:eastAsia="en-US"/>
              </w:rPr>
            </w:pPr>
            <w:r w:rsidRPr="00744283">
              <w:rPr>
                <w:rFonts w:eastAsia="Times New Roman"/>
                <w:color w:val="auto"/>
                <w:lang w:val="en-GB" w:eastAsia="en-US"/>
              </w:rPr>
              <w:t xml:space="preserve">Start by reaching out to the student in question in a non-confrontational and understanding manner. Ask them if there are any challenges or issues preventing their active participation. Give them an opportunity to explain their perspective. </w:t>
            </w:r>
          </w:p>
          <w:p w:rsidRPr="00744283" w:rsidR="008A43C6" w:rsidP="00D27F6F" w:rsidRDefault="008A43C6" w14:paraId="7996E387" w14:textId="585D4C40">
            <w:pPr>
              <w:pStyle w:val="Default"/>
              <w:spacing w:line="276" w:lineRule="auto"/>
              <w:rPr>
                <w:rFonts w:eastAsia="Times New Roman"/>
                <w:color w:val="auto"/>
                <w:lang w:val="en-GB" w:eastAsia="en-US"/>
              </w:rPr>
            </w:pPr>
            <w:r w:rsidRPr="00BE0F97">
              <w:rPr>
                <w:rFonts w:eastAsia="Times New Roman"/>
                <w:b/>
                <w:bCs/>
                <w:color w:val="auto"/>
                <w:lang w:val="en-GB" w:eastAsia="en-US"/>
              </w:rPr>
              <w:t>Action 2</w:t>
            </w:r>
            <w:r w:rsidRPr="00744283">
              <w:rPr>
                <w:rFonts w:eastAsia="Times New Roman"/>
                <w:color w:val="auto"/>
                <w:lang w:val="en-GB" w:eastAsia="en-US"/>
              </w:rPr>
              <w:t>: Clarify Expectations</w:t>
            </w:r>
          </w:p>
          <w:p w:rsidRPr="00744283" w:rsidR="008A43C6" w:rsidP="00D27F6F" w:rsidRDefault="008A43C6" w14:paraId="2CA3AAE7" w14:textId="77777777">
            <w:pPr>
              <w:pStyle w:val="Default"/>
              <w:spacing w:line="276" w:lineRule="auto"/>
              <w:rPr>
                <w:rFonts w:eastAsia="Times New Roman"/>
                <w:color w:val="auto"/>
                <w:lang w:val="en-GB" w:eastAsia="en-US"/>
              </w:rPr>
            </w:pPr>
            <w:r w:rsidRPr="00744283">
              <w:rPr>
                <w:rFonts w:eastAsia="Times New Roman"/>
                <w:color w:val="auto"/>
                <w:lang w:val="en-GB" w:eastAsia="en-US"/>
              </w:rPr>
              <w:t xml:space="preserve">Make sure that all group members, including the non-participating student, understand the expectations for participation in the project. This includes attending meetings, contributing to discussions, completing assigned tasks, and meeting deadlines. </w:t>
            </w:r>
          </w:p>
          <w:p w:rsidRPr="00744283" w:rsidR="00431569" w:rsidP="00D27F6F" w:rsidRDefault="008A43C6" w14:paraId="044A1403" w14:textId="407BF8F2">
            <w:pPr>
              <w:spacing w:line="276" w:lineRule="auto"/>
              <w:rPr>
                <w:lang w:val="en-GB" w:eastAsia="en-US"/>
              </w:rPr>
            </w:pPr>
            <w:r w:rsidRPr="00BE0F97">
              <w:rPr>
                <w:b/>
                <w:bCs/>
                <w:lang w:val="en-GB" w:eastAsia="en-US"/>
              </w:rPr>
              <w:t>Action 3</w:t>
            </w:r>
            <w:r w:rsidRPr="00744283">
              <w:rPr>
                <w:lang w:val="en-GB" w:eastAsia="en-US"/>
              </w:rPr>
              <w:t>: Regular Check-Ins</w:t>
            </w:r>
          </w:p>
          <w:p w:rsidRPr="00744283" w:rsidR="00922EBD" w:rsidP="00D27F6F" w:rsidRDefault="00922EBD" w14:paraId="4EE5EFD8" w14:textId="1D76E69B">
            <w:pPr>
              <w:pStyle w:val="Default"/>
              <w:spacing w:line="276" w:lineRule="auto"/>
              <w:rPr>
                <w:rFonts w:eastAsia="Times New Roman"/>
                <w:color w:val="auto"/>
                <w:lang w:val="en-GB" w:eastAsia="en-US"/>
              </w:rPr>
            </w:pPr>
            <w:r w:rsidRPr="00744283">
              <w:rPr>
                <w:rFonts w:eastAsia="Times New Roman"/>
                <w:color w:val="auto"/>
                <w:lang w:val="en-GB" w:eastAsia="en-US"/>
              </w:rPr>
              <w:t xml:space="preserve">Schedule regular check-in meetings or progress updates to keep everyone accountable. During these meetings, ask each member, including the non-participating student, to provide updates on their progress and discuss any challenges they may be facing. </w:t>
            </w:r>
          </w:p>
        </w:tc>
      </w:tr>
      <w:tr w:rsidRPr="00767C32" w:rsidR="00561D67" w:rsidTr="19433979" w14:paraId="54F3E8D1" w14:textId="77777777">
        <w:tc>
          <w:tcPr>
            <w:tcW w:w="2127" w:type="dxa"/>
          </w:tcPr>
          <w:p w:rsidRPr="00767C32" w:rsidR="003277D8" w:rsidP="00D27F6F" w:rsidRDefault="003277D8" w14:paraId="39555EE5" w14:textId="19436A03">
            <w:pPr>
              <w:spacing w:line="276" w:lineRule="auto"/>
              <w:rPr>
                <w:lang w:val="en-GB" w:eastAsia="en-US"/>
              </w:rPr>
            </w:pPr>
            <w:r w:rsidRPr="00767C32">
              <w:rPr>
                <w:lang w:val="en-GB" w:eastAsia="en-US"/>
              </w:rPr>
              <w:t xml:space="preserve">Team member not completing work </w:t>
            </w:r>
            <w:r w:rsidR="00C75918">
              <w:rPr>
                <w:lang w:val="en-GB" w:eastAsia="en-US"/>
              </w:rPr>
              <w:t>with the level of quality expected.</w:t>
            </w:r>
          </w:p>
        </w:tc>
        <w:tc>
          <w:tcPr>
            <w:tcW w:w="7584" w:type="dxa"/>
          </w:tcPr>
          <w:p w:rsidRPr="00744283" w:rsidR="0051662B" w:rsidP="00D27F6F" w:rsidRDefault="0051662B" w14:paraId="607B0C68" w14:textId="418EA38B">
            <w:pPr>
              <w:pStyle w:val="Default"/>
              <w:spacing w:line="276" w:lineRule="auto"/>
              <w:rPr>
                <w:rFonts w:eastAsia="Times New Roman"/>
                <w:color w:val="auto"/>
                <w:lang w:val="en-GB" w:eastAsia="en-US"/>
              </w:rPr>
            </w:pPr>
            <w:r w:rsidRPr="00BE0F97">
              <w:rPr>
                <w:rFonts w:eastAsia="Times New Roman"/>
                <w:b/>
                <w:bCs/>
                <w:color w:val="auto"/>
                <w:lang w:val="en-GB" w:eastAsia="en-US"/>
              </w:rPr>
              <w:t>Action 1</w:t>
            </w:r>
            <w:r w:rsidRPr="00744283">
              <w:rPr>
                <w:rFonts w:eastAsia="Times New Roman"/>
                <w:color w:val="auto"/>
                <w:lang w:val="en-GB" w:eastAsia="en-US"/>
              </w:rPr>
              <w:t xml:space="preserve">: Set clear </w:t>
            </w:r>
            <w:r w:rsidRPr="00744283" w:rsidR="00BE0F97">
              <w:rPr>
                <w:rFonts w:eastAsia="Times New Roman"/>
                <w:color w:val="auto"/>
                <w:lang w:val="en-GB" w:eastAsia="en-US"/>
              </w:rPr>
              <w:t>timelines</w:t>
            </w:r>
          </w:p>
          <w:p w:rsidRPr="00744283" w:rsidR="0051662B" w:rsidP="00D27F6F" w:rsidRDefault="0051662B" w14:paraId="6B97DC67" w14:textId="77777777">
            <w:pPr>
              <w:pStyle w:val="Default"/>
              <w:spacing w:line="276" w:lineRule="auto"/>
              <w:rPr>
                <w:rFonts w:eastAsia="Times New Roman"/>
                <w:color w:val="auto"/>
                <w:lang w:val="en-GB" w:eastAsia="en-US"/>
              </w:rPr>
            </w:pPr>
            <w:r w:rsidRPr="00744283">
              <w:rPr>
                <w:rFonts w:eastAsia="Times New Roman"/>
                <w:color w:val="auto"/>
                <w:lang w:val="en-GB" w:eastAsia="en-US"/>
              </w:rPr>
              <w:t xml:space="preserve">Collaborate to set explicit and achievable periods for tasks and projects. Ensure unanimous agreement and meticulous documentation of these deadlines to minimize the likelihood of miscommunication. </w:t>
            </w:r>
          </w:p>
          <w:p w:rsidRPr="00744283" w:rsidR="0051662B" w:rsidP="00D27F6F" w:rsidRDefault="0051662B" w14:paraId="3BEF4777" w14:textId="77777777">
            <w:pPr>
              <w:pStyle w:val="Default"/>
              <w:spacing w:line="276" w:lineRule="auto"/>
              <w:rPr>
                <w:rFonts w:eastAsia="Times New Roman"/>
                <w:color w:val="auto"/>
                <w:lang w:val="en-GB" w:eastAsia="en-US"/>
              </w:rPr>
            </w:pPr>
            <w:r w:rsidRPr="00BE0F97">
              <w:rPr>
                <w:rFonts w:eastAsia="Times New Roman"/>
                <w:b/>
                <w:bCs/>
                <w:color w:val="auto"/>
                <w:lang w:val="en-GB" w:eastAsia="en-US"/>
              </w:rPr>
              <w:t>Action 2</w:t>
            </w:r>
            <w:r w:rsidRPr="00744283">
              <w:rPr>
                <w:rFonts w:eastAsia="Times New Roman"/>
                <w:color w:val="auto"/>
                <w:lang w:val="en-GB" w:eastAsia="en-US"/>
              </w:rPr>
              <w:t xml:space="preserve">: Monitor Progress </w:t>
            </w:r>
          </w:p>
          <w:p w:rsidRPr="00744283" w:rsidR="0051662B" w:rsidP="00D27F6F" w:rsidRDefault="0051662B" w14:paraId="6595775F" w14:textId="77777777">
            <w:pPr>
              <w:pStyle w:val="Default"/>
              <w:spacing w:line="276" w:lineRule="auto"/>
              <w:rPr>
                <w:rFonts w:eastAsia="Times New Roman"/>
                <w:color w:val="auto"/>
                <w:lang w:val="en-GB" w:eastAsia="en-US"/>
              </w:rPr>
            </w:pPr>
            <w:r w:rsidRPr="00744283">
              <w:rPr>
                <w:rFonts w:eastAsia="Times New Roman"/>
                <w:color w:val="auto"/>
                <w:lang w:val="en-GB" w:eastAsia="en-US"/>
              </w:rPr>
              <w:t xml:space="preserve">Implement regular progress assessments by organizing scheduled check-in meetings to oversee team members' advancement in their designated tasks. These meetings provide a platform for tracking project milestones, addressing challenges, and, if required, adjusting deadlines. </w:t>
            </w:r>
          </w:p>
          <w:p w:rsidRPr="00744283" w:rsidR="0051662B" w:rsidP="00D27F6F" w:rsidRDefault="0051662B" w14:paraId="32115ADE" w14:textId="77777777">
            <w:pPr>
              <w:pStyle w:val="Default"/>
              <w:spacing w:line="276" w:lineRule="auto"/>
              <w:rPr>
                <w:rFonts w:eastAsia="Times New Roman"/>
                <w:color w:val="auto"/>
                <w:lang w:val="en-GB" w:eastAsia="en-US"/>
              </w:rPr>
            </w:pPr>
            <w:r w:rsidRPr="00BE0F97">
              <w:rPr>
                <w:rFonts w:eastAsia="Times New Roman"/>
                <w:b/>
                <w:bCs/>
                <w:color w:val="auto"/>
                <w:lang w:val="en-GB" w:eastAsia="en-US"/>
              </w:rPr>
              <w:t>Action 3</w:t>
            </w:r>
            <w:r w:rsidRPr="00744283">
              <w:rPr>
                <w:rFonts w:eastAsia="Times New Roman"/>
                <w:color w:val="auto"/>
                <w:lang w:val="en-GB" w:eastAsia="en-US"/>
              </w:rPr>
              <w:t xml:space="preserve">: Establish Accountability </w:t>
            </w:r>
          </w:p>
          <w:p w:rsidRPr="00767C32" w:rsidR="003277D8" w:rsidP="00D27F6F" w:rsidRDefault="0051662B" w14:paraId="3005434F" w14:textId="0A3DC70A">
            <w:pPr>
              <w:spacing w:line="276" w:lineRule="auto"/>
              <w:rPr>
                <w:lang w:val="en-GB" w:eastAsia="en-US"/>
              </w:rPr>
            </w:pPr>
            <w:r w:rsidRPr="00744283">
              <w:rPr>
                <w:lang w:val="en-GB" w:eastAsia="en-US"/>
              </w:rPr>
              <w:t xml:space="preserve">If persistent delays continue despite supportive measures and well-defined expectations, address the issue with firm professionalism. Maintain a comprehensive performance record of the team members, including instances of missed deadlines and any mutually agreed-upon remedial actions. </w:t>
            </w:r>
          </w:p>
        </w:tc>
      </w:tr>
      <w:tr w:rsidRPr="00767C32" w:rsidR="00561D67" w:rsidTr="19433979" w14:paraId="482D6F54" w14:textId="77777777">
        <w:tc>
          <w:tcPr>
            <w:tcW w:w="2127" w:type="dxa"/>
          </w:tcPr>
          <w:p w:rsidRPr="00767C32" w:rsidR="003277D8" w:rsidP="00D27F6F" w:rsidRDefault="003277D8" w14:paraId="2C377FD4" w14:textId="77777777">
            <w:pPr>
              <w:spacing w:line="276" w:lineRule="auto"/>
              <w:rPr>
                <w:lang w:val="en-GB" w:eastAsia="en-US"/>
              </w:rPr>
            </w:pPr>
            <w:r w:rsidRPr="00767C32">
              <w:rPr>
                <w:lang w:val="en-GB" w:eastAsia="en-US"/>
              </w:rPr>
              <w:t>Team member dropping out</w:t>
            </w:r>
          </w:p>
        </w:tc>
        <w:tc>
          <w:tcPr>
            <w:tcW w:w="7584" w:type="dxa"/>
          </w:tcPr>
          <w:p w:rsidRPr="00744283" w:rsidR="00B813D6" w:rsidP="00D27F6F" w:rsidRDefault="00B813D6" w14:paraId="3234A6D7" w14:textId="77777777">
            <w:pPr>
              <w:pStyle w:val="Default"/>
              <w:spacing w:line="276" w:lineRule="auto"/>
              <w:rPr>
                <w:rFonts w:eastAsia="Times New Roman"/>
                <w:color w:val="auto"/>
                <w:lang w:val="en-GB" w:eastAsia="en-US"/>
              </w:rPr>
            </w:pPr>
            <w:r w:rsidRPr="00113ED5">
              <w:rPr>
                <w:rFonts w:eastAsia="Times New Roman"/>
                <w:b/>
                <w:bCs/>
                <w:color w:val="auto"/>
                <w:lang w:val="en-GB" w:eastAsia="en-US"/>
              </w:rPr>
              <w:t>Action 1</w:t>
            </w:r>
            <w:r w:rsidRPr="00744283">
              <w:rPr>
                <w:rFonts w:eastAsia="Times New Roman"/>
                <w:color w:val="auto"/>
                <w:lang w:val="en-GB" w:eastAsia="en-US"/>
              </w:rPr>
              <w:t xml:space="preserve">: Open Communication </w:t>
            </w:r>
          </w:p>
          <w:p w:rsidRPr="00744283" w:rsidR="00B813D6" w:rsidP="00D27F6F" w:rsidRDefault="402E8451" w14:paraId="28F149D8" w14:textId="170893B5">
            <w:pPr>
              <w:pStyle w:val="Default"/>
              <w:spacing w:line="276" w:lineRule="auto"/>
              <w:rPr>
                <w:rFonts w:eastAsia="Times New Roman"/>
                <w:color w:val="auto"/>
                <w:lang w:val="en-GB" w:eastAsia="en-US"/>
              </w:rPr>
            </w:pPr>
            <w:r w:rsidRPr="36C96845">
              <w:rPr>
                <w:rFonts w:eastAsia="Times New Roman"/>
                <w:color w:val="auto"/>
                <w:lang w:val="en-GB" w:eastAsia="en-US"/>
              </w:rPr>
              <w:t>If</w:t>
            </w:r>
            <w:r w:rsidRPr="00744283" w:rsidR="00B813D6">
              <w:rPr>
                <w:rFonts w:eastAsia="Times New Roman"/>
                <w:color w:val="auto"/>
                <w:lang w:val="en-GB" w:eastAsia="en-US"/>
              </w:rPr>
              <w:t xml:space="preserve"> a team member communicates their intention to withdraw from the project, engage in immediate and transparent dialogue with them. Seek to understand the underlying reasons for their departure, whether they stem from personal issues, academic challenges, or other commitments. </w:t>
            </w:r>
          </w:p>
          <w:p w:rsidRPr="00744283" w:rsidR="00B813D6" w:rsidP="00D27F6F" w:rsidRDefault="00B813D6" w14:paraId="4BAA9EBD" w14:textId="77777777">
            <w:pPr>
              <w:pStyle w:val="Default"/>
              <w:spacing w:line="276" w:lineRule="auto"/>
              <w:rPr>
                <w:rFonts w:eastAsia="Times New Roman"/>
                <w:color w:val="auto"/>
                <w:lang w:val="en-GB" w:eastAsia="en-US"/>
              </w:rPr>
            </w:pPr>
            <w:r w:rsidRPr="00113ED5">
              <w:rPr>
                <w:rFonts w:eastAsia="Times New Roman"/>
                <w:b/>
                <w:bCs/>
                <w:color w:val="auto"/>
                <w:lang w:val="en-GB" w:eastAsia="en-US"/>
              </w:rPr>
              <w:t>Action 2</w:t>
            </w:r>
            <w:r w:rsidRPr="00744283">
              <w:rPr>
                <w:rFonts w:eastAsia="Times New Roman"/>
                <w:color w:val="auto"/>
                <w:lang w:val="en-GB" w:eastAsia="en-US"/>
              </w:rPr>
              <w:t xml:space="preserve">: Assessing Project Impact </w:t>
            </w:r>
          </w:p>
          <w:p w:rsidRPr="00744283" w:rsidR="00B813D6" w:rsidP="00D27F6F" w:rsidRDefault="00B813D6" w14:paraId="6B988622" w14:textId="77777777">
            <w:pPr>
              <w:pStyle w:val="Default"/>
              <w:spacing w:line="276" w:lineRule="auto"/>
              <w:rPr>
                <w:rFonts w:eastAsia="Times New Roman"/>
                <w:color w:val="auto"/>
                <w:lang w:val="en-GB" w:eastAsia="en-US"/>
              </w:rPr>
            </w:pPr>
            <w:r w:rsidRPr="00744283">
              <w:rPr>
                <w:rFonts w:eastAsia="Times New Roman"/>
                <w:color w:val="auto"/>
                <w:lang w:val="en-GB" w:eastAsia="en-US"/>
              </w:rPr>
              <w:t xml:space="preserve">Conduct a thorough assessment of how the team member's departure will impact the project, encompassing aspects such as project timelines, task distribution, and resource allocation. </w:t>
            </w:r>
          </w:p>
          <w:p w:rsidRPr="00744283" w:rsidR="00B813D6" w:rsidP="00D27F6F" w:rsidRDefault="00B813D6" w14:paraId="555EBF82" w14:textId="77777777">
            <w:pPr>
              <w:pStyle w:val="Default"/>
              <w:spacing w:line="276" w:lineRule="auto"/>
              <w:rPr>
                <w:rFonts w:eastAsia="Times New Roman"/>
                <w:color w:val="auto"/>
                <w:lang w:val="en-GB" w:eastAsia="en-US"/>
              </w:rPr>
            </w:pPr>
            <w:r w:rsidRPr="00113ED5">
              <w:rPr>
                <w:rFonts w:eastAsia="Times New Roman"/>
                <w:b/>
                <w:bCs/>
                <w:color w:val="auto"/>
                <w:lang w:val="en-GB" w:eastAsia="en-US"/>
              </w:rPr>
              <w:t>Action 3</w:t>
            </w:r>
            <w:r w:rsidRPr="00744283">
              <w:rPr>
                <w:rFonts w:eastAsia="Times New Roman"/>
                <w:color w:val="auto"/>
                <w:lang w:val="en-GB" w:eastAsia="en-US"/>
              </w:rPr>
              <w:t xml:space="preserve">: Task Redistribution </w:t>
            </w:r>
          </w:p>
          <w:p w:rsidRPr="00767C32" w:rsidR="003277D8" w:rsidP="00D27F6F" w:rsidRDefault="00B813D6" w14:paraId="013E2566" w14:textId="7194C624">
            <w:pPr>
              <w:spacing w:line="276" w:lineRule="auto"/>
              <w:rPr>
                <w:lang w:val="en-GB" w:eastAsia="en-US"/>
              </w:rPr>
            </w:pPr>
            <w:r w:rsidRPr="00744283">
              <w:rPr>
                <w:lang w:val="en-GB" w:eastAsia="en-US"/>
              </w:rPr>
              <w:t xml:space="preserve">Reassign the departing team member's tasks and responsibilities among the remaining team members, considering their individual skills, capacity, and </w:t>
            </w:r>
            <w:r w:rsidRPr="00744283">
              <w:rPr>
                <w:lang w:val="en-GB" w:eastAsia="en-US"/>
              </w:rPr>
              <w:t xml:space="preserve">expertise. Ensure that all team members understand their new roles and responsibilities. </w:t>
            </w:r>
          </w:p>
        </w:tc>
      </w:tr>
      <w:tr w:rsidRPr="00767C32" w:rsidR="00C75918" w:rsidTr="19433979" w14:paraId="1C653B9A" w14:textId="77777777">
        <w:tc>
          <w:tcPr>
            <w:tcW w:w="2127" w:type="dxa"/>
          </w:tcPr>
          <w:p w:rsidRPr="00767C32" w:rsidR="00C75918" w:rsidP="00D27F6F" w:rsidRDefault="00C75918" w14:paraId="2BA25CC9" w14:textId="152C1338">
            <w:pPr>
              <w:spacing w:line="276" w:lineRule="auto"/>
              <w:rPr>
                <w:lang w:val="en-GB" w:eastAsia="en-US"/>
              </w:rPr>
            </w:pPr>
            <w:r>
              <w:rPr>
                <w:lang w:val="en-GB" w:eastAsia="en-US"/>
              </w:rPr>
              <w:t>Team member not communicating in a timely manner, e.g. taking several days to respond a simple e-mail.</w:t>
            </w:r>
          </w:p>
        </w:tc>
        <w:tc>
          <w:tcPr>
            <w:tcW w:w="7584" w:type="dxa"/>
          </w:tcPr>
          <w:p w:rsidR="00C75918" w:rsidP="00D27F6F" w:rsidRDefault="00FA2B5C" w14:paraId="09EA1E2E" w14:textId="36783751">
            <w:pPr>
              <w:pStyle w:val="Default"/>
              <w:spacing w:line="276" w:lineRule="auto"/>
              <w:rPr>
                <w:rFonts w:eastAsia="Times New Roman"/>
                <w:color w:val="auto"/>
                <w:lang w:val="en-GB" w:eastAsia="en-US"/>
              </w:rPr>
            </w:pPr>
            <w:r w:rsidRPr="00113ED5">
              <w:rPr>
                <w:rFonts w:eastAsia="Times New Roman"/>
                <w:b/>
                <w:bCs/>
                <w:color w:val="auto"/>
                <w:lang w:val="en-GB" w:eastAsia="en-US"/>
              </w:rPr>
              <w:t>Action 1</w:t>
            </w:r>
            <w:r>
              <w:rPr>
                <w:rFonts w:eastAsia="Times New Roman"/>
                <w:color w:val="auto"/>
                <w:lang w:val="en-GB" w:eastAsia="en-US"/>
              </w:rPr>
              <w:t xml:space="preserve">: </w:t>
            </w:r>
            <w:r w:rsidR="009A1633">
              <w:rPr>
                <w:rFonts w:eastAsia="Times New Roman"/>
                <w:color w:val="auto"/>
                <w:lang w:val="en-GB" w:eastAsia="en-US"/>
              </w:rPr>
              <w:t>Individual Discussion</w:t>
            </w:r>
          </w:p>
          <w:p w:rsidR="00582B4F" w:rsidP="00D27F6F" w:rsidRDefault="00582B4F" w14:paraId="2506711A" w14:textId="7D9A3AEB">
            <w:pPr>
              <w:pStyle w:val="Default"/>
              <w:spacing w:line="276" w:lineRule="auto"/>
              <w:rPr>
                <w:rFonts w:eastAsia="Times New Roman"/>
                <w:color w:val="auto"/>
                <w:lang w:val="en-GB" w:eastAsia="en-US"/>
              </w:rPr>
            </w:pPr>
            <w:r>
              <w:rPr>
                <w:rFonts w:eastAsia="Times New Roman"/>
                <w:color w:val="auto"/>
                <w:lang w:val="en-GB" w:eastAsia="en-US"/>
              </w:rPr>
              <w:t xml:space="preserve">Remind the team member during class </w:t>
            </w:r>
            <w:r w:rsidR="00BB7803">
              <w:rPr>
                <w:rFonts w:eastAsia="Times New Roman"/>
                <w:color w:val="auto"/>
                <w:lang w:val="en-GB" w:eastAsia="en-US"/>
              </w:rPr>
              <w:t>and ask open-ended question</w:t>
            </w:r>
            <w:r w:rsidR="00C56A26">
              <w:rPr>
                <w:rFonts w:eastAsia="Times New Roman"/>
                <w:color w:val="auto"/>
                <w:lang w:val="en-GB" w:eastAsia="en-US"/>
              </w:rPr>
              <w:t>s</w:t>
            </w:r>
            <w:r w:rsidR="00BB7803">
              <w:rPr>
                <w:rFonts w:eastAsia="Times New Roman"/>
                <w:color w:val="auto"/>
                <w:lang w:val="en-GB" w:eastAsia="en-US"/>
              </w:rPr>
              <w:t xml:space="preserve"> to work together to improve communication.</w:t>
            </w:r>
          </w:p>
          <w:p w:rsidR="00FA2B5C" w:rsidP="00D27F6F" w:rsidRDefault="00FA2B5C" w14:paraId="7E2C4675" w14:textId="35EA2F23">
            <w:pPr>
              <w:pStyle w:val="Default"/>
              <w:spacing w:line="276" w:lineRule="auto"/>
              <w:rPr>
                <w:rFonts w:eastAsia="Times New Roman"/>
                <w:color w:val="auto"/>
                <w:lang w:val="en-GB" w:eastAsia="en-US"/>
              </w:rPr>
            </w:pPr>
            <w:r w:rsidRPr="00113ED5">
              <w:rPr>
                <w:rFonts w:eastAsia="Times New Roman"/>
                <w:b/>
                <w:bCs/>
                <w:color w:val="auto"/>
                <w:lang w:val="en-GB" w:eastAsia="en-US"/>
              </w:rPr>
              <w:t>Action 2</w:t>
            </w:r>
            <w:r>
              <w:rPr>
                <w:rFonts w:eastAsia="Times New Roman"/>
                <w:color w:val="auto"/>
                <w:lang w:val="en-GB" w:eastAsia="en-US"/>
              </w:rPr>
              <w:t xml:space="preserve">: </w:t>
            </w:r>
            <w:r w:rsidR="00BB7803">
              <w:rPr>
                <w:rFonts w:eastAsia="Times New Roman"/>
                <w:color w:val="auto"/>
                <w:lang w:val="en-GB" w:eastAsia="en-US"/>
              </w:rPr>
              <w:t xml:space="preserve">Define clear expectations </w:t>
            </w:r>
            <w:r w:rsidR="00A47E3C">
              <w:rPr>
                <w:rFonts w:eastAsia="Times New Roman"/>
                <w:color w:val="auto"/>
                <w:lang w:val="en-GB" w:eastAsia="en-US"/>
              </w:rPr>
              <w:t>regarding</w:t>
            </w:r>
            <w:r w:rsidR="00BB7803">
              <w:rPr>
                <w:rFonts w:eastAsia="Times New Roman"/>
                <w:color w:val="auto"/>
                <w:lang w:val="en-GB" w:eastAsia="en-US"/>
              </w:rPr>
              <w:t xml:space="preserve"> response </w:t>
            </w:r>
            <w:r w:rsidR="00A47E3C">
              <w:rPr>
                <w:rFonts w:eastAsia="Times New Roman"/>
                <w:color w:val="auto"/>
                <w:lang w:val="en-GB" w:eastAsia="en-US"/>
              </w:rPr>
              <w:t>times</w:t>
            </w:r>
          </w:p>
          <w:p w:rsidR="00A47E3C" w:rsidP="00D27F6F" w:rsidRDefault="00A47E3C" w14:paraId="4B764380" w14:textId="04ADB715">
            <w:pPr>
              <w:pStyle w:val="Default"/>
              <w:spacing w:line="276" w:lineRule="auto"/>
              <w:rPr>
                <w:rFonts w:eastAsia="Times New Roman"/>
                <w:color w:val="auto"/>
                <w:lang w:val="en-GB" w:eastAsia="en-US"/>
              </w:rPr>
            </w:pPr>
            <w:r>
              <w:rPr>
                <w:rFonts w:eastAsia="Times New Roman"/>
                <w:color w:val="auto"/>
                <w:lang w:val="en-GB" w:eastAsia="en-US"/>
              </w:rPr>
              <w:t>Ensure everyone understands the importance</w:t>
            </w:r>
            <w:r w:rsidRPr="00A47E3C">
              <w:rPr>
                <w:rFonts w:eastAsia="Times New Roman"/>
                <w:color w:val="auto"/>
                <w:lang w:val="en-GB" w:eastAsia="en-US"/>
              </w:rPr>
              <w:t xml:space="preserve"> of timely communication and the impact it has on the overall project or team dynamics.</w:t>
            </w:r>
          </w:p>
          <w:p w:rsidRPr="00744283" w:rsidR="00FA2B5C" w:rsidP="00D27F6F" w:rsidRDefault="00FA2B5C" w14:paraId="0ECE537B" w14:textId="69AA0F84">
            <w:pPr>
              <w:pStyle w:val="Default"/>
              <w:spacing w:line="276" w:lineRule="auto"/>
              <w:rPr>
                <w:rFonts w:eastAsia="Times New Roman"/>
                <w:color w:val="auto"/>
                <w:lang w:val="en-GB" w:eastAsia="en-US"/>
              </w:rPr>
            </w:pPr>
            <w:r w:rsidRPr="00113ED5">
              <w:rPr>
                <w:rFonts w:eastAsia="Times New Roman"/>
                <w:b/>
                <w:bCs/>
                <w:color w:val="auto"/>
                <w:lang w:val="en-GB" w:eastAsia="en-US"/>
              </w:rPr>
              <w:t>Action 3</w:t>
            </w:r>
            <w:r>
              <w:rPr>
                <w:rFonts w:eastAsia="Times New Roman"/>
                <w:color w:val="auto"/>
                <w:lang w:val="en-GB" w:eastAsia="en-US"/>
              </w:rPr>
              <w:t xml:space="preserve">: </w:t>
            </w:r>
            <w:r w:rsidR="00A47E3C">
              <w:rPr>
                <w:rFonts w:eastAsia="Times New Roman"/>
                <w:color w:val="auto"/>
                <w:lang w:val="en-GB" w:eastAsia="en-US"/>
              </w:rPr>
              <w:t>Instead of using email</w:t>
            </w:r>
            <w:r w:rsidR="00EA044E">
              <w:rPr>
                <w:rFonts w:eastAsia="Times New Roman"/>
                <w:color w:val="auto"/>
                <w:lang w:val="en-GB" w:eastAsia="en-US"/>
              </w:rPr>
              <w:t xml:space="preserve">, call the team member directly </w:t>
            </w:r>
            <w:r w:rsidR="00070703">
              <w:rPr>
                <w:rFonts w:eastAsia="Times New Roman"/>
                <w:color w:val="auto"/>
                <w:lang w:val="en-GB" w:eastAsia="en-US"/>
              </w:rPr>
              <w:t xml:space="preserve">to discuss </w:t>
            </w:r>
            <w:r w:rsidR="00D73871">
              <w:rPr>
                <w:rFonts w:eastAsia="Times New Roman"/>
                <w:color w:val="auto"/>
                <w:lang w:val="en-GB" w:eastAsia="en-US"/>
              </w:rPr>
              <w:t xml:space="preserve">the doubts </w:t>
            </w:r>
            <w:r w:rsidR="00EA044E">
              <w:rPr>
                <w:rFonts w:eastAsia="Times New Roman"/>
                <w:color w:val="auto"/>
                <w:lang w:val="en-GB" w:eastAsia="en-US"/>
              </w:rPr>
              <w:t>if the team member took longer time to respon</w:t>
            </w:r>
            <w:r w:rsidR="00C56A26">
              <w:rPr>
                <w:rFonts w:eastAsia="Times New Roman"/>
                <w:color w:val="auto"/>
                <w:lang w:val="en-GB" w:eastAsia="en-US"/>
              </w:rPr>
              <w:t>d</w:t>
            </w:r>
            <w:r w:rsidR="00EA044E">
              <w:rPr>
                <w:rFonts w:eastAsia="Times New Roman"/>
                <w:color w:val="auto"/>
                <w:lang w:val="en-GB" w:eastAsia="en-US"/>
              </w:rPr>
              <w:t xml:space="preserve"> </w:t>
            </w:r>
            <w:r w:rsidR="00070703">
              <w:rPr>
                <w:rFonts w:eastAsia="Times New Roman"/>
                <w:color w:val="auto"/>
                <w:lang w:val="en-GB" w:eastAsia="en-US"/>
              </w:rPr>
              <w:t>frequently.</w:t>
            </w:r>
            <w:r w:rsidR="00A717EF">
              <w:rPr>
                <w:rFonts w:eastAsia="Times New Roman"/>
                <w:color w:val="auto"/>
                <w:lang w:val="en-GB" w:eastAsia="en-US"/>
              </w:rPr>
              <w:t xml:space="preserve"> Moreover, schedule </w:t>
            </w:r>
            <w:r w:rsidR="001E27F2">
              <w:rPr>
                <w:rFonts w:eastAsia="Times New Roman"/>
                <w:color w:val="auto"/>
                <w:lang w:val="en-GB" w:eastAsia="en-US"/>
              </w:rPr>
              <w:t xml:space="preserve">a </w:t>
            </w:r>
            <w:r w:rsidR="00A717EF">
              <w:rPr>
                <w:rFonts w:eastAsia="Times New Roman"/>
                <w:color w:val="auto"/>
                <w:lang w:val="en-GB" w:eastAsia="en-US"/>
              </w:rPr>
              <w:t xml:space="preserve">one-to-one meeting </w:t>
            </w:r>
            <w:r w:rsidR="00F04368">
              <w:rPr>
                <w:rFonts w:eastAsia="Times New Roman"/>
                <w:color w:val="auto"/>
                <w:lang w:val="en-GB" w:eastAsia="en-US"/>
              </w:rPr>
              <w:t>either via online or face-to-face.</w:t>
            </w:r>
          </w:p>
        </w:tc>
      </w:tr>
      <w:tr w:rsidRPr="00767C32" w:rsidR="00561D67" w:rsidTr="19433979" w14:paraId="250D5467" w14:textId="77777777">
        <w:tc>
          <w:tcPr>
            <w:tcW w:w="2127" w:type="dxa"/>
          </w:tcPr>
          <w:p w:rsidRPr="00767C32" w:rsidR="003277D8" w:rsidP="00D27F6F" w:rsidRDefault="003277D8" w14:paraId="1214C8FB" w14:textId="77777777">
            <w:pPr>
              <w:spacing w:line="276" w:lineRule="auto"/>
              <w:rPr>
                <w:lang w:val="en-GB" w:eastAsia="en-US"/>
              </w:rPr>
            </w:pPr>
            <w:r w:rsidRPr="00767C32">
              <w:rPr>
                <w:lang w:val="en-GB" w:eastAsia="en-US"/>
              </w:rPr>
              <w:t>Discussions not achieving goals</w:t>
            </w:r>
          </w:p>
        </w:tc>
        <w:tc>
          <w:tcPr>
            <w:tcW w:w="7584" w:type="dxa"/>
          </w:tcPr>
          <w:p w:rsidRPr="00744283" w:rsidR="00887692" w:rsidP="00D27F6F" w:rsidRDefault="00887692" w14:paraId="69C88BE4" w14:textId="77777777">
            <w:pPr>
              <w:pStyle w:val="Default"/>
              <w:spacing w:line="276" w:lineRule="auto"/>
              <w:rPr>
                <w:rFonts w:eastAsia="Times New Roman"/>
                <w:color w:val="auto"/>
                <w:lang w:val="en-GB" w:eastAsia="en-US"/>
              </w:rPr>
            </w:pPr>
            <w:r w:rsidRPr="00113ED5">
              <w:rPr>
                <w:rFonts w:eastAsia="Times New Roman"/>
                <w:b/>
                <w:bCs/>
                <w:color w:val="auto"/>
                <w:lang w:val="en-GB" w:eastAsia="en-US"/>
              </w:rPr>
              <w:t>Action 1</w:t>
            </w:r>
            <w:r w:rsidRPr="00744283">
              <w:rPr>
                <w:rFonts w:eastAsia="Times New Roman"/>
                <w:color w:val="auto"/>
                <w:lang w:val="en-GB" w:eastAsia="en-US"/>
              </w:rPr>
              <w:t xml:space="preserve">: Define clear objectives and goal </w:t>
            </w:r>
          </w:p>
          <w:p w:rsidRPr="00744283" w:rsidR="00887692" w:rsidP="00D27F6F" w:rsidRDefault="00887692" w14:paraId="4DAB9A98" w14:textId="77777777">
            <w:pPr>
              <w:pStyle w:val="Default"/>
              <w:spacing w:line="276" w:lineRule="auto"/>
              <w:rPr>
                <w:rFonts w:eastAsia="Times New Roman"/>
                <w:color w:val="auto"/>
                <w:lang w:val="en-GB" w:eastAsia="en-US"/>
              </w:rPr>
            </w:pPr>
            <w:r w:rsidRPr="00744283">
              <w:rPr>
                <w:rFonts w:eastAsia="Times New Roman"/>
                <w:color w:val="auto"/>
                <w:lang w:val="en-GB" w:eastAsia="en-US"/>
              </w:rPr>
              <w:t xml:space="preserve">Begin by reviewing and precisely defining the goals and expectations of the discussion. Ensure that everyone involved comprehends the purpose, objectives, and the desired outcomes. </w:t>
            </w:r>
          </w:p>
          <w:p w:rsidRPr="00744283" w:rsidR="00887692" w:rsidP="00D27F6F" w:rsidRDefault="00887692" w14:paraId="4B56A138" w14:textId="77777777">
            <w:pPr>
              <w:pStyle w:val="Default"/>
              <w:spacing w:line="276" w:lineRule="auto"/>
              <w:rPr>
                <w:rFonts w:eastAsia="Times New Roman"/>
                <w:color w:val="auto"/>
                <w:lang w:val="en-GB" w:eastAsia="en-US"/>
              </w:rPr>
            </w:pPr>
            <w:r w:rsidRPr="00113ED5">
              <w:rPr>
                <w:rFonts w:eastAsia="Times New Roman"/>
                <w:b/>
                <w:bCs/>
                <w:color w:val="auto"/>
                <w:lang w:val="en-GB" w:eastAsia="en-US"/>
              </w:rPr>
              <w:t>Action 2</w:t>
            </w:r>
            <w:r w:rsidRPr="00744283">
              <w:rPr>
                <w:rFonts w:eastAsia="Times New Roman"/>
                <w:color w:val="auto"/>
                <w:lang w:val="en-GB" w:eastAsia="en-US"/>
              </w:rPr>
              <w:t xml:space="preserve">: Establish Transparent Decision-Making Procedures </w:t>
            </w:r>
          </w:p>
          <w:p w:rsidRPr="00744283" w:rsidR="00887692" w:rsidP="00D27F6F" w:rsidRDefault="00887692" w14:paraId="5573BFAD" w14:textId="77777777">
            <w:pPr>
              <w:pStyle w:val="Default"/>
              <w:spacing w:line="276" w:lineRule="auto"/>
              <w:rPr>
                <w:rFonts w:eastAsia="Times New Roman"/>
                <w:color w:val="auto"/>
                <w:lang w:val="en-GB" w:eastAsia="en-US"/>
              </w:rPr>
            </w:pPr>
            <w:r w:rsidRPr="00744283">
              <w:rPr>
                <w:rFonts w:eastAsia="Times New Roman"/>
                <w:color w:val="auto"/>
                <w:lang w:val="en-GB" w:eastAsia="en-US"/>
              </w:rPr>
              <w:t xml:space="preserve">Clearly outline the decision-making processes to be used within the group. Specify that decisions will be made through a majority vote. </w:t>
            </w:r>
          </w:p>
          <w:p w:rsidRPr="00744283" w:rsidR="00790596" w:rsidP="00D27F6F" w:rsidRDefault="00887692" w14:paraId="4C9FED14" w14:textId="77777777">
            <w:pPr>
              <w:spacing w:line="276" w:lineRule="auto"/>
              <w:rPr>
                <w:lang w:val="en-GB" w:eastAsia="en-US"/>
              </w:rPr>
            </w:pPr>
            <w:r w:rsidRPr="00113ED5">
              <w:rPr>
                <w:b/>
                <w:bCs/>
                <w:lang w:val="en-GB" w:eastAsia="en-US"/>
              </w:rPr>
              <w:t>Action 3</w:t>
            </w:r>
            <w:r w:rsidRPr="00744283">
              <w:rPr>
                <w:lang w:val="en-GB" w:eastAsia="en-US"/>
              </w:rPr>
              <w:t xml:space="preserve">: Institute Discussion Guidelines </w:t>
            </w:r>
          </w:p>
          <w:p w:rsidRPr="00744283" w:rsidR="00D04DB4" w:rsidP="00D27F6F" w:rsidRDefault="00D04DB4" w14:paraId="68FBF5B0" w14:textId="5798F4BC">
            <w:pPr>
              <w:pStyle w:val="Default"/>
              <w:spacing w:line="276" w:lineRule="auto"/>
              <w:rPr>
                <w:rFonts w:eastAsia="Times New Roman"/>
                <w:color w:val="auto"/>
                <w:lang w:val="en-GB" w:eastAsia="en-US"/>
              </w:rPr>
            </w:pPr>
            <w:r w:rsidRPr="00744283">
              <w:rPr>
                <w:rFonts w:eastAsia="Times New Roman"/>
                <w:color w:val="auto"/>
                <w:lang w:val="en-GB" w:eastAsia="en-US"/>
              </w:rPr>
              <w:t xml:space="preserve">Create a set of discussion guidelines or ground rules, encompassing expectations for participation, respectful communication, and meeting decorum. Share these guidelines with the entire group and encourage their input. </w:t>
            </w:r>
          </w:p>
        </w:tc>
      </w:tr>
      <w:tr w:rsidRPr="00767C32" w:rsidR="00561D67" w:rsidTr="19433979" w14:paraId="029A6C6F" w14:textId="77777777">
        <w:tc>
          <w:tcPr>
            <w:tcW w:w="2127" w:type="dxa"/>
          </w:tcPr>
          <w:p w:rsidRPr="00767C32" w:rsidR="003277D8" w:rsidP="00D27F6F" w:rsidRDefault="0B3875CC" w14:paraId="0B6BC9BD" w14:textId="2F61E5F8">
            <w:pPr>
              <w:spacing w:line="276" w:lineRule="auto"/>
              <w:rPr>
                <w:lang w:val="en-GB" w:eastAsia="en-US"/>
              </w:rPr>
            </w:pPr>
            <w:r w:rsidRPr="2EDF6A7C">
              <w:rPr>
                <w:lang w:val="en-GB" w:eastAsia="en-US"/>
              </w:rPr>
              <w:t xml:space="preserve">Conflict between members (please include as many </w:t>
            </w:r>
            <w:r w:rsidRPr="2EDF6A7C" w:rsidR="3B55228B">
              <w:rPr>
                <w:lang w:val="en-GB" w:eastAsia="en-US"/>
              </w:rPr>
              <w:t>areas as possible</w:t>
            </w:r>
            <w:r w:rsidRPr="2EDF6A7C">
              <w:rPr>
                <w:lang w:val="en-GB" w:eastAsia="en-US"/>
              </w:rPr>
              <w:t xml:space="preserve"> of conflict you foresee) </w:t>
            </w:r>
          </w:p>
        </w:tc>
        <w:tc>
          <w:tcPr>
            <w:tcW w:w="7584" w:type="dxa"/>
          </w:tcPr>
          <w:p w:rsidRPr="00744283" w:rsidR="00902379" w:rsidP="00D27F6F" w:rsidRDefault="00902379" w14:paraId="68646203" w14:textId="77777777">
            <w:pPr>
              <w:pStyle w:val="Default"/>
              <w:spacing w:line="276" w:lineRule="auto"/>
              <w:rPr>
                <w:rFonts w:eastAsia="Times New Roman"/>
                <w:color w:val="auto"/>
                <w:lang w:val="en-GB" w:eastAsia="en-US"/>
              </w:rPr>
            </w:pPr>
            <w:r w:rsidRPr="00113ED5">
              <w:rPr>
                <w:rFonts w:eastAsia="Times New Roman"/>
                <w:b/>
                <w:bCs/>
                <w:color w:val="auto"/>
                <w:lang w:val="en-GB" w:eastAsia="en-US"/>
              </w:rPr>
              <w:t>Diverse Work Styles</w:t>
            </w:r>
            <w:r w:rsidRPr="00744283">
              <w:rPr>
                <w:rFonts w:eastAsia="Times New Roman"/>
                <w:color w:val="auto"/>
                <w:lang w:val="en-GB" w:eastAsia="en-US"/>
              </w:rPr>
              <w:t xml:space="preserve">: </w:t>
            </w:r>
          </w:p>
          <w:p w:rsidRPr="00744283" w:rsidR="00902379" w:rsidP="00D27F6F" w:rsidRDefault="00902379" w14:paraId="6E10E8E0" w14:textId="77777777">
            <w:pPr>
              <w:pStyle w:val="Default"/>
              <w:spacing w:line="276" w:lineRule="auto"/>
              <w:rPr>
                <w:rFonts w:eastAsia="Times New Roman"/>
                <w:color w:val="auto"/>
                <w:lang w:val="en-GB" w:eastAsia="en-US"/>
              </w:rPr>
            </w:pPr>
            <w:r w:rsidRPr="00744283">
              <w:rPr>
                <w:rFonts w:eastAsia="Times New Roman"/>
                <w:color w:val="auto"/>
                <w:lang w:val="en-GB" w:eastAsia="en-US"/>
              </w:rPr>
              <w:t xml:space="preserve">Varied work ethics are common among students in group projects, with some being highly motivated and committed, while others may procrastinate or contribute less. This diversity can sometimes lead to resentment and frustration within the group. </w:t>
            </w:r>
          </w:p>
          <w:p w:rsidRPr="00744283" w:rsidR="00902379" w:rsidP="00D27F6F" w:rsidRDefault="00902379" w14:paraId="19C2C6C6" w14:textId="77777777">
            <w:pPr>
              <w:pStyle w:val="Default"/>
              <w:spacing w:line="276" w:lineRule="auto"/>
              <w:rPr>
                <w:rFonts w:eastAsia="Times New Roman"/>
                <w:color w:val="auto"/>
                <w:lang w:val="en-GB" w:eastAsia="en-US"/>
              </w:rPr>
            </w:pPr>
            <w:r w:rsidRPr="00113ED5">
              <w:rPr>
                <w:rFonts w:eastAsia="Times New Roman"/>
                <w:b/>
                <w:bCs/>
                <w:color w:val="auto"/>
                <w:lang w:val="en-GB" w:eastAsia="en-US"/>
              </w:rPr>
              <w:t>Inconsistent Participation</w:t>
            </w:r>
            <w:r w:rsidRPr="00744283">
              <w:rPr>
                <w:rFonts w:eastAsia="Times New Roman"/>
                <w:color w:val="auto"/>
                <w:lang w:val="en-GB" w:eastAsia="en-US"/>
              </w:rPr>
              <w:t xml:space="preserve">: </w:t>
            </w:r>
          </w:p>
          <w:p w:rsidRPr="00744283" w:rsidR="00902379" w:rsidP="00D27F6F" w:rsidRDefault="00902379" w14:paraId="605054E6" w14:textId="77777777">
            <w:pPr>
              <w:pStyle w:val="Default"/>
              <w:spacing w:line="276" w:lineRule="auto"/>
              <w:rPr>
                <w:rFonts w:eastAsia="Times New Roman"/>
                <w:color w:val="auto"/>
                <w:lang w:val="en-GB" w:eastAsia="en-US"/>
              </w:rPr>
            </w:pPr>
            <w:r w:rsidRPr="00744283">
              <w:rPr>
                <w:rFonts w:eastAsia="Times New Roman"/>
                <w:color w:val="auto"/>
                <w:lang w:val="en-GB" w:eastAsia="en-US"/>
              </w:rPr>
              <w:t xml:space="preserve">Uneven involvement in group discussions and tasks often creates conflict as some students may feel that others are not pulling their weight. This discrepancy can result in tension and disagreements. </w:t>
            </w:r>
          </w:p>
          <w:p w:rsidRPr="00744283" w:rsidR="00902379" w:rsidP="00D27F6F" w:rsidRDefault="00902379" w14:paraId="04D5D386" w14:textId="77777777">
            <w:pPr>
              <w:pStyle w:val="Default"/>
              <w:spacing w:line="276" w:lineRule="auto"/>
              <w:rPr>
                <w:rFonts w:eastAsia="Times New Roman"/>
                <w:color w:val="auto"/>
                <w:lang w:val="en-GB" w:eastAsia="en-US"/>
              </w:rPr>
            </w:pPr>
            <w:r w:rsidRPr="00113ED5">
              <w:rPr>
                <w:rFonts w:eastAsia="Times New Roman"/>
                <w:b/>
                <w:bCs/>
                <w:color w:val="auto"/>
                <w:lang w:val="en-GB" w:eastAsia="en-US"/>
              </w:rPr>
              <w:t>Differing Ideas and Perspectives</w:t>
            </w:r>
            <w:r w:rsidRPr="00744283">
              <w:rPr>
                <w:rFonts w:eastAsia="Times New Roman"/>
                <w:color w:val="auto"/>
                <w:lang w:val="en-GB" w:eastAsia="en-US"/>
              </w:rPr>
              <w:t xml:space="preserve">: </w:t>
            </w:r>
          </w:p>
          <w:p w:rsidRPr="00744283" w:rsidR="00902379" w:rsidP="00D27F6F" w:rsidRDefault="00902379" w14:paraId="1A207899" w14:textId="77777777">
            <w:pPr>
              <w:pStyle w:val="Default"/>
              <w:spacing w:line="276" w:lineRule="auto"/>
              <w:rPr>
                <w:rFonts w:eastAsia="Times New Roman"/>
                <w:color w:val="auto"/>
                <w:lang w:val="en-GB" w:eastAsia="en-US"/>
              </w:rPr>
            </w:pPr>
            <w:r w:rsidRPr="00744283">
              <w:rPr>
                <w:rFonts w:eastAsia="Times New Roman"/>
                <w:color w:val="auto"/>
                <w:lang w:val="en-GB" w:eastAsia="en-US"/>
              </w:rPr>
              <w:t xml:space="preserve">Conflicts often arise when students bring different viewpoints, opinions, or problem-solving approaches to the table. While these differences can be productive when managed constructively, they can escalate into conflicts if not handled properly. </w:t>
            </w:r>
          </w:p>
          <w:p w:rsidRPr="00744283" w:rsidR="00902379" w:rsidP="00D27F6F" w:rsidRDefault="00902379" w14:paraId="6ABF52E8" w14:textId="77777777">
            <w:pPr>
              <w:pStyle w:val="Default"/>
              <w:spacing w:line="276" w:lineRule="auto"/>
              <w:rPr>
                <w:rFonts w:eastAsia="Times New Roman"/>
                <w:color w:val="auto"/>
                <w:lang w:val="en-GB" w:eastAsia="en-US"/>
              </w:rPr>
            </w:pPr>
            <w:r w:rsidRPr="00113ED5">
              <w:rPr>
                <w:rFonts w:eastAsia="Times New Roman"/>
                <w:b/>
                <w:bCs/>
                <w:color w:val="auto"/>
                <w:lang w:val="en-GB" w:eastAsia="en-US"/>
              </w:rPr>
              <w:t>Communication Challenges</w:t>
            </w:r>
            <w:r w:rsidRPr="00744283">
              <w:rPr>
                <w:rFonts w:eastAsia="Times New Roman"/>
                <w:color w:val="auto"/>
                <w:lang w:val="en-GB" w:eastAsia="en-US"/>
              </w:rPr>
              <w:t xml:space="preserve">: </w:t>
            </w:r>
          </w:p>
          <w:p w:rsidRPr="00744283" w:rsidR="00902379" w:rsidP="00D27F6F" w:rsidRDefault="00902379" w14:paraId="48DC7981" w14:textId="77777777">
            <w:pPr>
              <w:pStyle w:val="Default"/>
              <w:spacing w:line="276" w:lineRule="auto"/>
              <w:rPr>
                <w:rFonts w:eastAsia="Times New Roman"/>
                <w:color w:val="auto"/>
                <w:lang w:val="en-GB" w:eastAsia="en-US"/>
              </w:rPr>
            </w:pPr>
            <w:r w:rsidRPr="00744283">
              <w:rPr>
                <w:rFonts w:eastAsia="Times New Roman"/>
                <w:color w:val="auto"/>
                <w:lang w:val="en-GB" w:eastAsia="en-US"/>
              </w:rPr>
              <w:t xml:space="preserve">Cultivating a culture of transparent and open communication is crucial. Promote active listening and consider offering training or workshops to enhance interpersonal skills and foster effective communication among team members. </w:t>
            </w:r>
          </w:p>
          <w:p w:rsidRPr="00744283" w:rsidR="00902379" w:rsidP="00D27F6F" w:rsidRDefault="00902379" w14:paraId="4D2E20EE" w14:textId="77777777">
            <w:pPr>
              <w:pStyle w:val="Default"/>
              <w:spacing w:line="276" w:lineRule="auto"/>
              <w:rPr>
                <w:rFonts w:eastAsia="Times New Roman"/>
                <w:color w:val="auto"/>
                <w:lang w:val="en-GB" w:eastAsia="en-US"/>
              </w:rPr>
            </w:pPr>
            <w:r w:rsidRPr="00113ED5">
              <w:rPr>
                <w:rFonts w:eastAsia="Times New Roman"/>
                <w:b/>
                <w:bCs/>
                <w:color w:val="auto"/>
                <w:lang w:val="en-GB" w:eastAsia="en-US"/>
              </w:rPr>
              <w:t>Personality Differences</w:t>
            </w:r>
            <w:r w:rsidRPr="00744283">
              <w:rPr>
                <w:rFonts w:eastAsia="Times New Roman"/>
                <w:color w:val="auto"/>
                <w:lang w:val="en-GB" w:eastAsia="en-US"/>
              </w:rPr>
              <w:t xml:space="preserve">: </w:t>
            </w:r>
          </w:p>
          <w:p w:rsidRPr="00767C32" w:rsidR="003277D8" w:rsidP="00D27F6F" w:rsidRDefault="00902379" w14:paraId="14FB2A82" w14:textId="6E9DBFFF">
            <w:pPr>
              <w:spacing w:line="276" w:lineRule="auto"/>
              <w:rPr>
                <w:lang w:val="en-GB" w:eastAsia="en-US"/>
              </w:rPr>
            </w:pPr>
            <w:r w:rsidRPr="00744283">
              <w:rPr>
                <w:lang w:val="en-GB" w:eastAsia="en-US"/>
              </w:rPr>
              <w:t xml:space="preserve">To mitigate personality conflicts, encourage team members to build relationships and gain a deeper understanding of each other's personalities. Embrace and value the diversity in personality traits within the group and offer conflict resolution training if needed. </w:t>
            </w:r>
          </w:p>
        </w:tc>
      </w:tr>
      <w:tr w:rsidRPr="00767C32" w:rsidR="0060195C" w:rsidTr="19433979" w14:paraId="24F5E004" w14:textId="77777777">
        <w:tc>
          <w:tcPr>
            <w:tcW w:w="2127" w:type="dxa"/>
          </w:tcPr>
          <w:p w:rsidRPr="2EDF6A7C" w:rsidR="0060195C" w:rsidP="0060195C" w:rsidRDefault="0060195C" w14:paraId="707197DE" w14:textId="20F63741">
            <w:pPr>
              <w:spacing w:line="276" w:lineRule="auto"/>
              <w:rPr>
                <w:lang w:val="en-GB" w:eastAsia="en-US"/>
              </w:rPr>
            </w:pPr>
            <w:r>
              <w:rPr>
                <w:lang w:val="en-GB" w:eastAsia="en-US"/>
              </w:rPr>
              <w:t>Member not delivering tasks in a timely manner</w:t>
            </w:r>
          </w:p>
        </w:tc>
        <w:tc>
          <w:tcPr>
            <w:tcW w:w="7584" w:type="dxa"/>
          </w:tcPr>
          <w:p w:rsidRPr="00507541" w:rsidR="0060195C" w:rsidP="00FB1DF0" w:rsidRDefault="0060195C" w14:paraId="18A8249D" w14:textId="77777777">
            <w:pPr>
              <w:spacing w:line="276" w:lineRule="auto"/>
              <w:textAlignment w:val="baseline"/>
              <w:rPr>
                <w:lang w:val="en-US"/>
              </w:rPr>
            </w:pPr>
            <w:r w:rsidRPr="00507541">
              <w:rPr>
                <w:b/>
                <w:bCs/>
                <w:lang w:val="en-US"/>
              </w:rPr>
              <w:t>Action 1:</w:t>
            </w:r>
            <w:r w:rsidRPr="00507541">
              <w:rPr>
                <w:lang w:val="en-US"/>
              </w:rPr>
              <w:t xml:space="preserve"> Establish Milestones </w:t>
            </w:r>
          </w:p>
          <w:p w:rsidRPr="00507541" w:rsidR="0060195C" w:rsidP="00FB1DF0" w:rsidRDefault="0060195C" w14:paraId="05915722" w14:textId="77777777">
            <w:pPr>
              <w:spacing w:line="276" w:lineRule="auto"/>
              <w:textAlignment w:val="baseline"/>
              <w:rPr>
                <w:lang w:val="en-US"/>
              </w:rPr>
            </w:pPr>
            <w:r w:rsidRPr="00507541">
              <w:rPr>
                <w:lang w:val="en-US"/>
              </w:rPr>
              <w:t>Divide the project into smaller, well-defined milestones or deliverables, each accompanied by clear deadlines. This segmentation facilitates enhanced progress tracking for the team members and reinforces accountability. </w:t>
            </w:r>
          </w:p>
          <w:p w:rsidRPr="00507541" w:rsidR="0060195C" w:rsidP="00FB1DF0" w:rsidRDefault="0060195C" w14:paraId="33C85A64" w14:textId="77777777">
            <w:pPr>
              <w:spacing w:line="276" w:lineRule="auto"/>
              <w:textAlignment w:val="baseline"/>
              <w:rPr>
                <w:lang w:val="en-US"/>
              </w:rPr>
            </w:pPr>
            <w:r w:rsidRPr="00507541">
              <w:rPr>
                <w:b/>
                <w:bCs/>
                <w:lang w:val="en-US"/>
              </w:rPr>
              <w:t>Action 2</w:t>
            </w:r>
            <w:r w:rsidRPr="00507541">
              <w:rPr>
                <w:lang w:val="en-US"/>
              </w:rPr>
              <w:t>: Conduct Periodic Progress Meetings </w:t>
            </w:r>
          </w:p>
          <w:p w:rsidR="0060195C" w:rsidP="0060195C" w:rsidRDefault="0060195C" w14:paraId="670219D9" w14:textId="77777777">
            <w:pPr>
              <w:pStyle w:val="Default"/>
              <w:spacing w:line="276" w:lineRule="auto"/>
              <w:rPr>
                <w:rFonts w:eastAsia="Times New Roman"/>
                <w:lang w:val="en-US"/>
              </w:rPr>
            </w:pPr>
            <w:r w:rsidRPr="00507541">
              <w:rPr>
                <w:rFonts w:eastAsia="Times New Roman"/>
                <w:lang w:val="en-US"/>
              </w:rPr>
              <w:t>Arrange periodic progress meetings to oversee advancements and tackle any obstacles or challenges that may arise. These meetings serve as a platform for the team members to seek guidance or clarification and foster effective project management.</w:t>
            </w:r>
          </w:p>
          <w:p w:rsidR="0060195C" w:rsidP="0060195C" w:rsidRDefault="0060195C" w14:paraId="27F850B5" w14:textId="413729B6">
            <w:pPr>
              <w:pStyle w:val="Default"/>
              <w:spacing w:line="276" w:lineRule="auto"/>
              <w:rPr>
                <w:rFonts w:eastAsia="Times New Roman"/>
                <w:lang w:val="en-GB" w:eastAsia="en-US"/>
              </w:rPr>
            </w:pPr>
            <w:r w:rsidRPr="00113ED5">
              <w:rPr>
                <w:rFonts w:eastAsia="Times New Roman"/>
                <w:b/>
                <w:bCs/>
                <w:lang w:val="en-GB" w:eastAsia="en-US"/>
              </w:rPr>
              <w:t>Action 3</w:t>
            </w:r>
            <w:r>
              <w:rPr>
                <w:rFonts w:eastAsia="Times New Roman"/>
                <w:lang w:val="en-GB" w:eastAsia="en-US"/>
              </w:rPr>
              <w:t xml:space="preserve">: </w:t>
            </w:r>
            <w:r w:rsidR="002A1FC8">
              <w:rPr>
                <w:rFonts w:eastAsia="Times New Roman"/>
                <w:lang w:val="en-GB" w:eastAsia="en-US"/>
              </w:rPr>
              <w:t>Schedule an immediate meeting</w:t>
            </w:r>
          </w:p>
          <w:p w:rsidRPr="00744283" w:rsidR="00FB1DF0" w:rsidP="0060195C" w:rsidRDefault="00FB1DF0" w14:paraId="50DC0D45" w14:textId="7C3CFF79">
            <w:pPr>
              <w:pStyle w:val="Default"/>
              <w:spacing w:line="276" w:lineRule="auto"/>
              <w:rPr>
                <w:rFonts w:eastAsia="Times New Roman"/>
                <w:color w:val="auto"/>
                <w:lang w:val="en-GB" w:eastAsia="en-US"/>
              </w:rPr>
            </w:pPr>
            <w:r w:rsidRPr="00767C32">
              <w:rPr>
                <w:lang w:val="en-GB" w:eastAsia="en-US"/>
              </w:rPr>
              <w:t xml:space="preserve">Schedule a meeting to see how much progress each person </w:t>
            </w:r>
            <w:r w:rsidRPr="0062150B">
              <w:rPr>
                <w:lang w:val="en-GB" w:eastAsia="en-US"/>
              </w:rPr>
              <w:t>has made to</w:t>
            </w:r>
            <w:r w:rsidRPr="00767C32">
              <w:rPr>
                <w:lang w:val="en-GB" w:eastAsia="en-US"/>
              </w:rPr>
              <w:t xml:space="preserve"> ensure that each member has completed tasks from the last meeting.</w:t>
            </w:r>
          </w:p>
        </w:tc>
      </w:tr>
      <w:tr w:rsidRPr="00767C32" w:rsidR="0060195C" w:rsidTr="19433979" w14:paraId="2DB4E569" w14:textId="77777777">
        <w:tc>
          <w:tcPr>
            <w:tcW w:w="2127" w:type="dxa"/>
          </w:tcPr>
          <w:p w:rsidRPr="00767C32" w:rsidR="0060195C" w:rsidP="0060195C" w:rsidRDefault="0060195C" w14:paraId="793EA26E" w14:textId="77777777">
            <w:pPr>
              <w:spacing w:line="276" w:lineRule="auto"/>
              <w:rPr>
                <w:lang w:val="en-GB" w:eastAsia="en-US"/>
              </w:rPr>
            </w:pPr>
            <w:r w:rsidRPr="00767C32">
              <w:rPr>
                <w:lang w:val="en-GB" w:eastAsia="en-US"/>
              </w:rPr>
              <w:t>Member dominating group</w:t>
            </w:r>
          </w:p>
        </w:tc>
        <w:tc>
          <w:tcPr>
            <w:tcW w:w="7584" w:type="dxa"/>
          </w:tcPr>
          <w:p w:rsidRPr="00744283" w:rsidR="0060195C" w:rsidP="0060195C" w:rsidRDefault="0060195C" w14:paraId="0C51BF86" w14:textId="77777777">
            <w:pPr>
              <w:spacing w:line="276" w:lineRule="auto"/>
              <w:rPr>
                <w:lang w:val="en-GB" w:eastAsia="en-US"/>
              </w:rPr>
            </w:pPr>
            <w:r w:rsidRPr="00113ED5">
              <w:rPr>
                <w:b/>
                <w:bCs/>
                <w:lang w:val="en-GB" w:eastAsia="en-US"/>
              </w:rPr>
              <w:t>Action 1</w:t>
            </w:r>
            <w:r w:rsidRPr="00744283">
              <w:rPr>
                <w:lang w:val="en-GB" w:eastAsia="en-US"/>
              </w:rPr>
              <w:t xml:space="preserve">: Set Ground Rules </w:t>
            </w:r>
          </w:p>
          <w:p w:rsidRPr="00744283" w:rsidR="0060195C" w:rsidP="0060195C" w:rsidRDefault="0060195C" w14:paraId="53B7EE60" w14:textId="77777777">
            <w:pPr>
              <w:spacing w:line="276" w:lineRule="auto"/>
              <w:rPr>
                <w:lang w:val="en-GB" w:eastAsia="en-US"/>
              </w:rPr>
            </w:pPr>
            <w:r w:rsidRPr="00744283">
              <w:rPr>
                <w:lang w:val="en-GB" w:eastAsia="en-US"/>
              </w:rPr>
              <w:t xml:space="preserve">Create guidelines for meetings that underscore the importance of equitable participation. These guidelines may encompass time restrictions for speaking, a prohibition on interruptions, and an expectation that all attendees contribute insights on designated subjects. </w:t>
            </w:r>
          </w:p>
          <w:p w:rsidRPr="00744283" w:rsidR="0060195C" w:rsidP="0060195C" w:rsidRDefault="0060195C" w14:paraId="1C89F096" w14:textId="35A82966">
            <w:pPr>
              <w:spacing w:line="276" w:lineRule="auto"/>
              <w:rPr>
                <w:lang w:val="en-GB" w:eastAsia="en-US"/>
              </w:rPr>
            </w:pPr>
            <w:r w:rsidRPr="00113ED5">
              <w:rPr>
                <w:b/>
                <w:bCs/>
                <w:lang w:val="en-GB" w:eastAsia="en-US"/>
              </w:rPr>
              <w:t>Action 2</w:t>
            </w:r>
            <w:r w:rsidRPr="00744283">
              <w:rPr>
                <w:lang w:val="en-GB" w:eastAsia="en-US"/>
              </w:rPr>
              <w:t xml:space="preserve">: Listen to the dominant team member's </w:t>
            </w:r>
            <w:r w:rsidRPr="00744283" w:rsidR="00DD6F45">
              <w:rPr>
                <w:lang w:val="en-GB" w:eastAsia="en-US"/>
              </w:rPr>
              <w:t>perspective.</w:t>
            </w:r>
            <w:r w:rsidRPr="00744283">
              <w:rPr>
                <w:lang w:val="en-GB" w:eastAsia="en-US"/>
              </w:rPr>
              <w:t xml:space="preserve"> </w:t>
            </w:r>
          </w:p>
          <w:p w:rsidR="00DE0EBB" w:rsidP="0060195C" w:rsidRDefault="0060195C" w14:paraId="5FBFAF9F" w14:textId="77777777">
            <w:pPr>
              <w:spacing w:line="276" w:lineRule="auto"/>
              <w:rPr>
                <w:lang w:val="en-GB" w:eastAsia="en-US"/>
              </w:rPr>
            </w:pPr>
            <w:r w:rsidRPr="00744283">
              <w:rPr>
                <w:lang w:val="en-GB" w:eastAsia="en-US"/>
              </w:rPr>
              <w:t>Invite the dominant team member to express their viewpoint. They may not have insight into their conduct or its effects on their colleagues. Encourage them to articulate their thoughts and emotions concerning their role within the team.</w:t>
            </w:r>
          </w:p>
          <w:p w:rsidR="00DE0EBB" w:rsidP="0060195C" w:rsidRDefault="00DE0EBB" w14:paraId="5077325A" w14:textId="63F693C3">
            <w:pPr>
              <w:spacing w:line="276" w:lineRule="auto"/>
              <w:rPr>
                <w:lang w:val="en-GB" w:eastAsia="en-US"/>
              </w:rPr>
            </w:pPr>
            <w:r w:rsidRPr="00113ED5">
              <w:rPr>
                <w:b/>
                <w:bCs/>
                <w:lang w:val="en-GB" w:eastAsia="en-US"/>
              </w:rPr>
              <w:t>Action 3</w:t>
            </w:r>
            <w:r>
              <w:rPr>
                <w:lang w:val="en-GB" w:eastAsia="en-US"/>
              </w:rPr>
              <w:t>:</w:t>
            </w:r>
            <w:r w:rsidR="00FB1DF0">
              <w:rPr>
                <w:lang w:val="en-GB" w:eastAsia="en-US"/>
              </w:rPr>
              <w:t xml:space="preserve"> Stop the behaviour</w:t>
            </w:r>
          </w:p>
          <w:p w:rsidRPr="00767C32" w:rsidR="00DE0EBB" w:rsidP="0060195C" w:rsidRDefault="00E90D44" w14:paraId="6476695C" w14:textId="55E6C6F6">
            <w:pPr>
              <w:spacing w:line="276" w:lineRule="auto"/>
              <w:rPr>
                <w:lang w:val="en-GB" w:eastAsia="en-US"/>
              </w:rPr>
            </w:pPr>
            <w:r w:rsidRPr="00767C32">
              <w:rPr>
                <w:lang w:val="en-GB" w:eastAsia="en-US"/>
              </w:rPr>
              <w:t>Inform the group member to stop his behaviour and respect the project leader’s decisions.</w:t>
            </w:r>
          </w:p>
        </w:tc>
      </w:tr>
    </w:tbl>
    <w:p w:rsidR="00407610" w:rsidP="00D27F6F" w:rsidRDefault="00407610" w14:paraId="12AD8AE1" w14:textId="77777777">
      <w:pPr>
        <w:spacing w:line="276" w:lineRule="auto"/>
        <w:rPr>
          <w:lang w:val="en-GB" w:eastAsia="en-US"/>
        </w:rPr>
      </w:pPr>
    </w:p>
    <w:p w:rsidRPr="0028293B" w:rsidR="003277D8" w:rsidP="0028293B" w:rsidRDefault="003277D8" w14:paraId="754E7107" w14:textId="603B02F4">
      <w:pPr>
        <w:rPr>
          <w:rFonts w:asciiTheme="minorHAnsi" w:hAnsiTheme="minorHAnsi" w:cstheme="minorHAnsi"/>
          <w:b/>
          <w:bCs/>
          <w:lang w:val="en-US" w:eastAsia="en-US"/>
        </w:rPr>
      </w:pPr>
      <w:r w:rsidRPr="00767C32">
        <w:rPr>
          <w:lang w:val="en-GB" w:eastAsia="en-US"/>
        </w:rPr>
        <w:br w:type="page"/>
      </w:r>
    </w:p>
    <w:p w:rsidRPr="00767C32" w:rsidR="003277D8" w:rsidP="00D27F6F" w:rsidRDefault="003277D8" w14:paraId="5D5321D6" w14:textId="77777777">
      <w:pPr>
        <w:spacing w:line="276" w:lineRule="auto"/>
        <w:rPr>
          <w:lang w:val="en-GB" w:eastAsia="en-US"/>
        </w:rPr>
      </w:pPr>
    </w:p>
    <w:tbl>
      <w:tblPr>
        <w:tblW w:w="901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4335"/>
        <w:gridCol w:w="4681"/>
      </w:tblGrid>
      <w:tr w:rsidRPr="00767C32" w:rsidR="003277D8" w:rsidTr="1AAED484" w14:paraId="13CF3420" w14:textId="77777777">
        <w:tc>
          <w:tcPr>
            <w:tcW w:w="4335" w:type="dxa"/>
            <w:tcMar/>
          </w:tcPr>
          <w:p w:rsidRPr="00767C32" w:rsidR="003277D8" w:rsidP="00D27F6F" w:rsidRDefault="003277D8" w14:paraId="5945F82A" w14:textId="77777777">
            <w:pPr>
              <w:spacing w:line="276" w:lineRule="auto"/>
              <w:rPr>
                <w:lang w:val="en-GB" w:eastAsia="en-US"/>
              </w:rPr>
            </w:pPr>
            <w:r w:rsidRPr="00767C32">
              <w:rPr>
                <w:lang w:val="en-GB" w:eastAsia="en-US"/>
              </w:rPr>
              <w:t>Task</w:t>
            </w:r>
            <w:r w:rsidRPr="00767C32" w:rsidR="00431569">
              <w:rPr>
                <w:lang w:val="en-GB" w:eastAsia="en-US"/>
              </w:rPr>
              <w:t xml:space="preserve"> </w:t>
            </w:r>
          </w:p>
        </w:tc>
        <w:tc>
          <w:tcPr>
            <w:tcW w:w="4681" w:type="dxa"/>
            <w:tcMar/>
          </w:tcPr>
          <w:p w:rsidRPr="00767C32" w:rsidR="003277D8" w:rsidP="00D27F6F" w:rsidRDefault="003277D8" w14:paraId="6C4E52E6" w14:textId="77777777">
            <w:pPr>
              <w:spacing w:line="276" w:lineRule="auto"/>
              <w:rPr>
                <w:lang w:val="en-GB" w:eastAsia="en-US"/>
              </w:rPr>
            </w:pPr>
            <w:r w:rsidRPr="00767C32">
              <w:rPr>
                <w:lang w:val="en-GB" w:eastAsia="en-US"/>
              </w:rPr>
              <w:t>Person(s) responsible</w:t>
            </w:r>
          </w:p>
        </w:tc>
      </w:tr>
      <w:tr w:rsidRPr="00767C32" w:rsidR="00FD2A0F" w:rsidTr="1AAED484" w14:paraId="5B071036" w14:textId="77777777">
        <w:tc>
          <w:tcPr>
            <w:tcW w:w="4335" w:type="dxa"/>
            <w:tcMar/>
          </w:tcPr>
          <w:p w:rsidR="00FD2A0F" w:rsidP="00FD2A0F" w:rsidRDefault="00FD2A0F" w14:paraId="02208721" w14:textId="07005B82">
            <w:pPr>
              <w:spacing w:line="276" w:lineRule="auto"/>
              <w:rPr>
                <w:lang w:val="en-GB" w:eastAsia="en-US"/>
              </w:rPr>
            </w:pPr>
            <w:r w:rsidRPr="4ABEE1B1">
              <w:rPr>
                <w:lang w:val="en-GB" w:eastAsia="en-US"/>
              </w:rPr>
              <w:t xml:space="preserve">Research UON </w:t>
            </w:r>
            <w:r w:rsidRPr="4ABEE1B1" w:rsidR="13EE2DAA">
              <w:rPr>
                <w:lang w:val="en-GB" w:eastAsia="en-US"/>
              </w:rPr>
              <w:t>c</w:t>
            </w:r>
            <w:r w:rsidRPr="4ABEE1B1">
              <w:rPr>
                <w:lang w:val="en-GB" w:eastAsia="en-US"/>
              </w:rPr>
              <w:t xml:space="preserve">ourse </w:t>
            </w:r>
            <w:r w:rsidRPr="4ABEE1B1" w:rsidR="0ACFCFA3">
              <w:rPr>
                <w:lang w:val="en-GB" w:eastAsia="en-US"/>
              </w:rPr>
              <w:t>p</w:t>
            </w:r>
            <w:r w:rsidRPr="4ABEE1B1">
              <w:rPr>
                <w:lang w:val="en-GB" w:eastAsia="en-US"/>
              </w:rPr>
              <w:t>lanner</w:t>
            </w:r>
            <w:r w:rsidRPr="4ABEE1B1" w:rsidR="00CB0C72">
              <w:rPr>
                <w:lang w:val="en-GB" w:eastAsia="en-US"/>
              </w:rPr>
              <w:t xml:space="preserve"> and </w:t>
            </w:r>
            <w:r w:rsidRPr="4ABEE1B1" w:rsidR="6DDD9FE0">
              <w:rPr>
                <w:lang w:val="en-GB" w:eastAsia="en-US"/>
              </w:rPr>
              <w:t>c</w:t>
            </w:r>
            <w:r w:rsidRPr="4ABEE1B1" w:rsidR="00CB0C72">
              <w:rPr>
                <w:lang w:val="en-GB" w:eastAsia="en-US"/>
              </w:rPr>
              <w:t xml:space="preserve">ompetitor </w:t>
            </w:r>
            <w:r w:rsidRPr="4ABEE1B1" w:rsidR="44C7F500">
              <w:rPr>
                <w:lang w:val="en-GB" w:eastAsia="en-US"/>
              </w:rPr>
              <w:t>a</w:t>
            </w:r>
            <w:r w:rsidRPr="4ABEE1B1" w:rsidR="00CB0C72">
              <w:rPr>
                <w:lang w:val="en-GB" w:eastAsia="en-US"/>
              </w:rPr>
              <w:t>nalysis.</w:t>
            </w:r>
          </w:p>
          <w:p w:rsidR="000D7BFA" w:rsidP="00FD2A0F" w:rsidRDefault="000D7BFA" w14:paraId="1F06151D" w14:textId="47562A6D">
            <w:pPr>
              <w:spacing w:line="276" w:lineRule="auto"/>
              <w:rPr>
                <w:lang w:val="en-GB" w:eastAsia="en-US"/>
              </w:rPr>
            </w:pPr>
            <w:r>
              <w:rPr>
                <w:lang w:val="en-GB" w:eastAsia="en-US"/>
              </w:rPr>
              <w:t xml:space="preserve">Requirements </w:t>
            </w:r>
            <w:r w:rsidRPr="4ABEE1B1" w:rsidR="23129DAC">
              <w:rPr>
                <w:lang w:val="en-GB" w:eastAsia="en-US"/>
              </w:rPr>
              <w:t>g</w:t>
            </w:r>
            <w:r w:rsidRPr="4ABEE1B1">
              <w:rPr>
                <w:lang w:val="en-GB" w:eastAsia="en-US"/>
              </w:rPr>
              <w:t>athering</w:t>
            </w:r>
            <w:r>
              <w:rPr>
                <w:lang w:val="en-GB" w:eastAsia="en-US"/>
              </w:rPr>
              <w:t>.</w:t>
            </w:r>
          </w:p>
          <w:p w:rsidR="00041247" w:rsidP="00FD2A0F" w:rsidRDefault="774211E1" w14:paraId="72575E4B" w14:textId="1098A34B">
            <w:pPr>
              <w:spacing w:line="276" w:lineRule="auto"/>
              <w:rPr>
                <w:lang w:val="en-GB" w:eastAsia="en-US"/>
              </w:rPr>
            </w:pPr>
            <w:r w:rsidRPr="46154A4F">
              <w:rPr>
                <w:lang w:val="en-GB" w:eastAsia="en-US"/>
              </w:rPr>
              <w:t>Refine</w:t>
            </w:r>
            <w:r w:rsidR="00AE01F6">
              <w:rPr>
                <w:lang w:val="en-GB" w:eastAsia="en-US"/>
              </w:rPr>
              <w:t xml:space="preserve"> use case, activity diagram, and use case descriptions.</w:t>
            </w:r>
          </w:p>
          <w:p w:rsidRPr="00767C32" w:rsidR="0049315B" w:rsidP="00FD2A0F" w:rsidRDefault="0049315B" w14:paraId="64E6EA8F" w14:textId="3CFFC34B">
            <w:pPr>
              <w:spacing w:line="276" w:lineRule="auto"/>
              <w:rPr>
                <w:lang w:val="en-GB" w:eastAsia="en-US"/>
              </w:rPr>
            </w:pPr>
            <w:r>
              <w:rPr>
                <w:lang w:val="en-GB" w:eastAsia="en-US"/>
              </w:rPr>
              <w:t>Web site review and testing.</w:t>
            </w:r>
          </w:p>
        </w:tc>
        <w:tc>
          <w:tcPr>
            <w:tcW w:w="4681" w:type="dxa"/>
            <w:tcMar/>
          </w:tcPr>
          <w:p w:rsidRPr="00767C32" w:rsidR="00FD2A0F" w:rsidP="00FD2A0F" w:rsidRDefault="00FD2A0F" w14:paraId="09C16331" w14:textId="00587EAE">
            <w:pPr>
              <w:spacing w:line="276" w:lineRule="auto"/>
              <w:rPr>
                <w:lang w:val="en-GB" w:eastAsia="en-US"/>
              </w:rPr>
            </w:pPr>
            <w:r w:rsidRPr="00767C32">
              <w:rPr>
                <w:lang w:val="en-GB" w:eastAsia="en-US"/>
              </w:rPr>
              <w:t>Deegala Suhain Melitha Somasiri</w:t>
            </w:r>
            <w:r>
              <w:rPr>
                <w:lang w:val="en-GB" w:eastAsia="en-US"/>
              </w:rPr>
              <w:t xml:space="preserve">, </w:t>
            </w:r>
            <w:r w:rsidRPr="00767C32">
              <w:rPr>
                <w:lang w:val="en-GB" w:eastAsia="en-US"/>
              </w:rPr>
              <w:t>Marcus Tan Wei Jie</w:t>
            </w:r>
            <w:r>
              <w:rPr>
                <w:lang w:val="en-GB" w:eastAsia="en-US"/>
              </w:rPr>
              <w:t xml:space="preserve">, </w:t>
            </w:r>
            <w:r w:rsidRPr="00767C32">
              <w:rPr>
                <w:lang w:val="en-GB" w:eastAsia="en-US"/>
              </w:rPr>
              <w:t>Kennedy Tan</w:t>
            </w:r>
            <w:r>
              <w:rPr>
                <w:lang w:val="en-GB" w:eastAsia="en-US"/>
              </w:rPr>
              <w:t xml:space="preserve">, </w:t>
            </w:r>
            <w:r w:rsidRPr="00767C32">
              <w:rPr>
                <w:lang w:val="en-GB" w:eastAsia="en-US"/>
              </w:rPr>
              <w:t>Diing Yang Loh</w:t>
            </w:r>
            <w:r>
              <w:rPr>
                <w:lang w:val="en-GB" w:eastAsia="en-US"/>
              </w:rPr>
              <w:t xml:space="preserve">, </w:t>
            </w:r>
            <w:r w:rsidRPr="00767C32">
              <w:rPr>
                <w:lang w:val="en-GB" w:eastAsia="en-US"/>
              </w:rPr>
              <w:t>Chung Li Yang</w:t>
            </w:r>
            <w:r>
              <w:rPr>
                <w:lang w:val="en-GB" w:eastAsia="en-US"/>
              </w:rPr>
              <w:t xml:space="preserve">, </w:t>
            </w:r>
            <w:r w:rsidRPr="19433979">
              <w:rPr>
                <w:lang w:val="en-GB" w:eastAsia="en-US"/>
              </w:rPr>
              <w:t>Thi An Doan</w:t>
            </w:r>
          </w:p>
        </w:tc>
      </w:tr>
      <w:tr w:rsidRPr="00767C32" w:rsidR="00FD2A0F" w:rsidTr="1AAED484" w14:paraId="05847961" w14:textId="77777777">
        <w:tc>
          <w:tcPr>
            <w:tcW w:w="4335" w:type="dxa"/>
            <w:tcMar/>
          </w:tcPr>
          <w:p w:rsidR="00FD2A0F" w:rsidP="00FD2A0F" w:rsidRDefault="00FD2A0F" w14:paraId="7801824C" w14:textId="0599E165">
            <w:pPr>
              <w:spacing w:line="276" w:lineRule="auto"/>
              <w:rPr>
                <w:rFonts w:eastAsia="Cambria"/>
                <w:lang w:val="en-GB"/>
              </w:rPr>
            </w:pPr>
            <w:r>
              <w:rPr>
                <w:rFonts w:eastAsia="Cambria"/>
                <w:lang w:val="en-GB"/>
              </w:rPr>
              <w:t xml:space="preserve">Research </w:t>
            </w:r>
            <w:r w:rsidR="005F5AD0">
              <w:rPr>
                <w:rFonts w:eastAsia="Cambria"/>
                <w:lang w:val="en-GB"/>
              </w:rPr>
              <w:t xml:space="preserve">existing </w:t>
            </w:r>
            <w:r>
              <w:rPr>
                <w:rFonts w:eastAsia="Cambria"/>
                <w:lang w:val="en-GB"/>
              </w:rPr>
              <w:t>CMS.</w:t>
            </w:r>
          </w:p>
          <w:p w:rsidRPr="00767C32" w:rsidR="007C1F71" w:rsidP="4ABEE1B1" w:rsidRDefault="007C1F71" w14:paraId="6E0605C1" w14:textId="48AD55E8">
            <w:pPr>
              <w:spacing w:line="276" w:lineRule="auto"/>
              <w:rPr>
                <w:rFonts w:eastAsia="Cambria"/>
                <w:lang w:val="en-GB"/>
              </w:rPr>
            </w:pPr>
            <w:r>
              <w:rPr>
                <w:rFonts w:eastAsia="Cambria"/>
                <w:lang w:val="en-GB"/>
              </w:rPr>
              <w:t>Front-End development.</w:t>
            </w:r>
          </w:p>
          <w:p w:rsidRPr="00767C32" w:rsidR="007C1F71" w:rsidP="4ABEE1B1" w:rsidRDefault="04FD3681" w14:paraId="16ABD22C" w14:textId="61D1C8F5">
            <w:pPr>
              <w:spacing w:line="276" w:lineRule="auto"/>
              <w:rPr>
                <w:rFonts w:eastAsia="Cambria"/>
                <w:lang w:val="en-GB"/>
              </w:rPr>
            </w:pPr>
            <w:r w:rsidRPr="4ABEE1B1">
              <w:rPr>
                <w:rFonts w:eastAsia="Cambria"/>
                <w:lang w:val="en-GB"/>
              </w:rPr>
              <w:t xml:space="preserve">Develop </w:t>
            </w:r>
            <w:r w:rsidR="00670EB7">
              <w:rPr>
                <w:rFonts w:eastAsia="Cambria"/>
                <w:lang w:val="en-GB"/>
              </w:rPr>
              <w:t xml:space="preserve">an </w:t>
            </w:r>
            <w:r w:rsidRPr="4ABEE1B1">
              <w:rPr>
                <w:rFonts w:eastAsia="Cambria"/>
                <w:lang w:val="en-GB"/>
              </w:rPr>
              <w:t>activity diagram.</w:t>
            </w:r>
          </w:p>
          <w:p w:rsidRPr="00767C32" w:rsidR="007C1F71" w:rsidP="00FD2A0F" w:rsidRDefault="04FD3681" w14:paraId="0F0F58C4" w14:textId="53D85EC5">
            <w:pPr>
              <w:spacing w:line="276" w:lineRule="auto"/>
              <w:rPr>
                <w:rFonts w:eastAsia="Cambria"/>
                <w:lang w:val="en-GB"/>
              </w:rPr>
            </w:pPr>
            <w:r w:rsidRPr="4ABEE1B1">
              <w:rPr>
                <w:rFonts w:eastAsia="Cambria"/>
                <w:lang w:val="en-GB"/>
              </w:rPr>
              <w:t>Define business rules.</w:t>
            </w:r>
          </w:p>
        </w:tc>
        <w:tc>
          <w:tcPr>
            <w:tcW w:w="4681" w:type="dxa"/>
            <w:tcMar/>
          </w:tcPr>
          <w:p w:rsidRPr="00767C32" w:rsidR="00FD2A0F" w:rsidP="00FD2A0F" w:rsidRDefault="00FD2A0F" w14:paraId="25B3BAA8" w14:textId="3BB3C453">
            <w:pPr>
              <w:spacing w:line="276" w:lineRule="auto"/>
              <w:rPr>
                <w:lang w:val="en-GB" w:eastAsia="en-US"/>
              </w:rPr>
            </w:pPr>
            <w:r w:rsidRPr="00767C32">
              <w:rPr>
                <w:lang w:val="en-GB" w:eastAsia="en-US"/>
              </w:rPr>
              <w:t>Deegala Suhain Melitha Somasiri</w:t>
            </w:r>
          </w:p>
        </w:tc>
      </w:tr>
      <w:tr w:rsidRPr="00767C32" w:rsidR="00FD2A0F" w:rsidTr="1AAED484" w14:paraId="09EDBAFD" w14:textId="77777777">
        <w:tc>
          <w:tcPr>
            <w:tcW w:w="4335" w:type="dxa"/>
            <w:tcMar/>
          </w:tcPr>
          <w:p w:rsidR="00FD2A0F" w:rsidP="00FD2A0F" w:rsidRDefault="00FD2A0F" w14:paraId="0DE5132C" w14:textId="3343C5B3">
            <w:pPr>
              <w:spacing w:line="276" w:lineRule="auto"/>
              <w:rPr>
                <w:rFonts w:eastAsia="Cambria"/>
                <w:lang w:val="en-GB"/>
              </w:rPr>
            </w:pPr>
            <w:r>
              <w:rPr>
                <w:rFonts w:eastAsia="Cambria"/>
                <w:lang w:val="en-GB"/>
              </w:rPr>
              <w:t xml:space="preserve">Make </w:t>
            </w:r>
            <w:r w:rsidR="00670EB7">
              <w:rPr>
                <w:rFonts w:eastAsia="Cambria"/>
                <w:lang w:val="en-GB"/>
              </w:rPr>
              <w:t xml:space="preserve">a </w:t>
            </w:r>
            <w:r w:rsidRPr="4ABEE1B1" w:rsidR="001D6AFB">
              <w:rPr>
                <w:rFonts w:eastAsia="Cambria"/>
                <w:lang w:val="en-GB"/>
              </w:rPr>
              <w:t>Gantt</w:t>
            </w:r>
            <w:r w:rsidRPr="4ABEE1B1">
              <w:rPr>
                <w:rFonts w:eastAsia="Cambria"/>
                <w:lang w:val="en-GB"/>
              </w:rPr>
              <w:t xml:space="preserve"> </w:t>
            </w:r>
            <w:r w:rsidRPr="4ABEE1B1" w:rsidR="77BD18E3">
              <w:rPr>
                <w:rFonts w:eastAsia="Cambria"/>
                <w:lang w:val="en-GB"/>
              </w:rPr>
              <w:t>c</w:t>
            </w:r>
            <w:r w:rsidRPr="4ABEE1B1">
              <w:rPr>
                <w:rFonts w:eastAsia="Cambria"/>
                <w:lang w:val="en-GB"/>
              </w:rPr>
              <w:t>hart</w:t>
            </w:r>
            <w:r>
              <w:rPr>
                <w:rFonts w:eastAsia="Cambria"/>
                <w:lang w:val="en-GB"/>
              </w:rPr>
              <w:t>.</w:t>
            </w:r>
          </w:p>
          <w:p w:rsidR="6D57AF46" w:rsidP="46154A4F" w:rsidRDefault="6D57AF46" w14:paraId="3CB7FAB1" w14:textId="2939378E">
            <w:pPr>
              <w:spacing w:line="276" w:lineRule="auto"/>
            </w:pPr>
            <w:r w:rsidRPr="46154A4F">
              <w:rPr>
                <w:rFonts w:eastAsia="Cambria"/>
                <w:lang w:val="en-GB"/>
              </w:rPr>
              <w:t>Conduct user research</w:t>
            </w:r>
            <w:r w:rsidR="00364168">
              <w:rPr>
                <w:rFonts w:eastAsia="Cambria"/>
                <w:lang w:val="en-GB"/>
              </w:rPr>
              <w:t>.</w:t>
            </w:r>
          </w:p>
          <w:p w:rsidR="00FD2A0F" w:rsidP="00FD2A0F" w:rsidRDefault="00FD2A0F" w14:paraId="533C9CB7" w14:textId="080A4CA0">
            <w:pPr>
              <w:spacing w:line="276" w:lineRule="auto"/>
              <w:rPr>
                <w:rFonts w:eastAsia="Cambria"/>
                <w:lang w:val="en-GB"/>
              </w:rPr>
            </w:pPr>
            <w:r w:rsidRPr="48DA7ADB">
              <w:rPr>
                <w:rFonts w:eastAsia="Cambria"/>
                <w:lang w:val="en-GB"/>
              </w:rPr>
              <w:t xml:space="preserve">Write </w:t>
            </w:r>
            <w:r w:rsidR="00670EB7">
              <w:rPr>
                <w:rFonts w:eastAsia="Cambria"/>
                <w:lang w:val="en-GB"/>
              </w:rPr>
              <w:t xml:space="preserve">the </w:t>
            </w:r>
            <w:r w:rsidRPr="48DA7ADB">
              <w:rPr>
                <w:rFonts w:eastAsia="Cambria"/>
                <w:lang w:val="en-GB"/>
              </w:rPr>
              <w:t>project plan</w:t>
            </w:r>
            <w:r w:rsidR="00C96015">
              <w:rPr>
                <w:rFonts w:eastAsia="Cambria"/>
                <w:lang w:val="en-GB"/>
              </w:rPr>
              <w:t>.</w:t>
            </w:r>
          </w:p>
          <w:p w:rsidRPr="00767C32" w:rsidR="00C7097E" w:rsidP="46154A4F" w:rsidRDefault="00C7097E" w14:paraId="2587A595" w14:textId="304A8BD6">
            <w:pPr>
              <w:spacing w:line="276" w:lineRule="auto"/>
              <w:rPr>
                <w:rFonts w:eastAsia="Cambria"/>
                <w:lang w:val="en-GB"/>
              </w:rPr>
            </w:pPr>
            <w:r>
              <w:rPr>
                <w:rFonts w:eastAsia="Cambria"/>
                <w:lang w:val="en-GB"/>
              </w:rPr>
              <w:t>Back-End development.</w:t>
            </w:r>
          </w:p>
          <w:p w:rsidRPr="00767C32" w:rsidR="00C7097E" w:rsidP="00FD2A0F" w:rsidRDefault="50804D13" w14:paraId="46313F20" w14:textId="6D08FDBE">
            <w:pPr>
              <w:spacing w:line="276" w:lineRule="auto"/>
              <w:rPr>
                <w:rFonts w:eastAsia="Cambria"/>
                <w:lang w:val="en-GB"/>
              </w:rPr>
            </w:pPr>
            <w:r w:rsidRPr="46154A4F">
              <w:rPr>
                <w:rFonts w:eastAsia="Cambria"/>
                <w:lang w:val="en-GB"/>
              </w:rPr>
              <w:t>Write meeting minutes.</w:t>
            </w:r>
          </w:p>
        </w:tc>
        <w:tc>
          <w:tcPr>
            <w:tcW w:w="4681" w:type="dxa"/>
            <w:tcMar/>
          </w:tcPr>
          <w:p w:rsidRPr="00767C32" w:rsidR="00FD2A0F" w:rsidP="00FD2A0F" w:rsidRDefault="00FD2A0F" w14:paraId="714B158B" w14:textId="7B2943D3">
            <w:pPr>
              <w:spacing w:line="276" w:lineRule="auto"/>
              <w:rPr>
                <w:lang w:val="en-GB" w:eastAsia="en-US"/>
              </w:rPr>
            </w:pPr>
            <w:r w:rsidRPr="00767C32">
              <w:rPr>
                <w:lang w:val="en-GB" w:eastAsia="en-US"/>
              </w:rPr>
              <w:t>Marcus Tan Wei Jie</w:t>
            </w:r>
          </w:p>
        </w:tc>
      </w:tr>
      <w:tr w:rsidRPr="00767C32" w:rsidR="00FD2A0F" w:rsidTr="1AAED484" w14:paraId="5A4C27AD" w14:textId="77777777">
        <w:tc>
          <w:tcPr>
            <w:tcW w:w="4335" w:type="dxa"/>
            <w:tcMar/>
          </w:tcPr>
          <w:p w:rsidR="00FD2A0F" w:rsidP="00FD2A0F" w:rsidRDefault="00FD2A0F" w14:paraId="3726596B" w14:textId="0E707A32">
            <w:pPr>
              <w:spacing w:line="276" w:lineRule="auto"/>
              <w:rPr>
                <w:rFonts w:eastAsia="Cambria"/>
                <w:lang w:val="en-GB"/>
              </w:rPr>
            </w:pPr>
            <w:r>
              <w:rPr>
                <w:rFonts w:eastAsia="Cambria"/>
                <w:lang w:val="en-GB"/>
              </w:rPr>
              <w:t>Design web page</w:t>
            </w:r>
            <w:r w:rsidR="00CA1751">
              <w:rPr>
                <w:rFonts w:eastAsia="Cambria"/>
                <w:lang w:val="en-GB"/>
              </w:rPr>
              <w:t>s</w:t>
            </w:r>
            <w:r>
              <w:rPr>
                <w:rFonts w:eastAsia="Cambria"/>
                <w:lang w:val="en-GB"/>
              </w:rPr>
              <w:t>.</w:t>
            </w:r>
          </w:p>
          <w:p w:rsidR="00C3212A" w:rsidP="00FD2A0F" w:rsidRDefault="00C3212A" w14:paraId="402AA658" w14:textId="501DDA82">
            <w:pPr>
              <w:spacing w:line="276" w:lineRule="auto"/>
              <w:rPr>
                <w:rFonts w:eastAsia="Cambria"/>
                <w:lang w:val="en-GB"/>
              </w:rPr>
            </w:pPr>
            <w:r>
              <w:rPr>
                <w:rFonts w:eastAsia="Cambria"/>
                <w:lang w:val="en-GB"/>
              </w:rPr>
              <w:t>Research existing UI.</w:t>
            </w:r>
          </w:p>
          <w:p w:rsidR="00E264B4" w:rsidP="00FD2A0F" w:rsidRDefault="00B91C57" w14:paraId="298541DF" w14:textId="77777777">
            <w:pPr>
              <w:spacing w:line="276" w:lineRule="auto"/>
              <w:rPr>
                <w:rFonts w:eastAsia="Cambria"/>
                <w:lang w:val="en-GB"/>
              </w:rPr>
            </w:pPr>
            <w:r w:rsidRPr="48DA7ADB">
              <w:rPr>
                <w:rFonts w:eastAsia="Cambria"/>
                <w:lang w:val="en-GB"/>
              </w:rPr>
              <w:t xml:space="preserve">Write </w:t>
            </w:r>
            <w:r w:rsidR="00670EB7">
              <w:rPr>
                <w:rFonts w:eastAsia="Cambria"/>
                <w:lang w:val="en-GB"/>
              </w:rPr>
              <w:t xml:space="preserve">the </w:t>
            </w:r>
            <w:r w:rsidRPr="48DA7ADB">
              <w:rPr>
                <w:rFonts w:eastAsia="Cambria"/>
                <w:lang w:val="en-GB"/>
              </w:rPr>
              <w:t>project pla</w:t>
            </w:r>
            <w:r w:rsidR="00E264B4">
              <w:rPr>
                <w:rFonts w:eastAsia="Cambria"/>
                <w:lang w:val="en-GB"/>
              </w:rPr>
              <w:t>n.</w:t>
            </w:r>
          </w:p>
          <w:p w:rsidR="00B91C57" w:rsidP="00FD2A0F" w:rsidRDefault="00E264B4" w14:paraId="75D16B11" w14:textId="0A0D49F8">
            <w:pPr>
              <w:spacing w:line="276" w:lineRule="auto"/>
              <w:rPr>
                <w:rFonts w:eastAsia="Cambria"/>
                <w:lang w:val="en-GB"/>
              </w:rPr>
            </w:pPr>
            <w:r>
              <w:rPr>
                <w:rFonts w:eastAsia="Cambria"/>
                <w:lang w:val="en-GB"/>
              </w:rPr>
              <w:t xml:space="preserve">Write the </w:t>
            </w:r>
            <w:r w:rsidR="007C1F71">
              <w:rPr>
                <w:rFonts w:eastAsia="Cambria"/>
                <w:lang w:val="en-GB"/>
              </w:rPr>
              <w:t>pre-action plan.</w:t>
            </w:r>
          </w:p>
          <w:p w:rsidRPr="00767C32" w:rsidR="000E5EF2" w:rsidP="00FD2A0F" w:rsidRDefault="000E5EF2" w14:paraId="002B4079" w14:textId="4F3B0C07">
            <w:pPr>
              <w:spacing w:line="276" w:lineRule="auto"/>
              <w:rPr>
                <w:rFonts w:eastAsia="Cambria"/>
                <w:lang w:val="en-GB"/>
              </w:rPr>
            </w:pPr>
            <w:r>
              <w:rPr>
                <w:rFonts w:eastAsia="Cambria"/>
                <w:lang w:val="en-GB"/>
              </w:rPr>
              <w:t>Front-End development.</w:t>
            </w:r>
          </w:p>
        </w:tc>
        <w:tc>
          <w:tcPr>
            <w:tcW w:w="4681" w:type="dxa"/>
            <w:tcMar/>
          </w:tcPr>
          <w:p w:rsidRPr="00767C32" w:rsidR="00FD2A0F" w:rsidP="00FD2A0F" w:rsidRDefault="00FD2A0F" w14:paraId="259C603D" w14:textId="603D1E6E">
            <w:pPr>
              <w:spacing w:line="276" w:lineRule="auto"/>
              <w:rPr>
                <w:lang w:val="en-GB" w:eastAsia="en-US"/>
              </w:rPr>
            </w:pPr>
            <w:r w:rsidRPr="00767C32">
              <w:rPr>
                <w:lang w:val="en-GB" w:eastAsia="en-US"/>
              </w:rPr>
              <w:t>Kennedy Tan</w:t>
            </w:r>
          </w:p>
        </w:tc>
      </w:tr>
      <w:tr w:rsidRPr="00767C32" w:rsidR="00FD2A0F" w:rsidTr="1AAED484" w14:paraId="28BFA6D4" w14:textId="77777777">
        <w:trPr>
          <w:trHeight w:val="300"/>
        </w:trPr>
        <w:tc>
          <w:tcPr>
            <w:tcW w:w="4335" w:type="dxa"/>
            <w:tcMar/>
          </w:tcPr>
          <w:p w:rsidR="73AF68EC" w:rsidP="4ABEE1B1" w:rsidRDefault="73AF68EC" w14:paraId="11039FAD" w14:textId="4D1216A1">
            <w:pPr>
              <w:spacing w:line="276" w:lineRule="auto"/>
            </w:pPr>
            <w:r w:rsidRPr="4ABEE1B1">
              <w:rPr>
                <w:rFonts w:eastAsia="Cambria"/>
                <w:lang w:val="en-GB"/>
              </w:rPr>
              <w:t>Build application prototype.</w:t>
            </w:r>
          </w:p>
          <w:p w:rsidR="00FD2A0F" w:rsidP="00FD2A0F" w:rsidRDefault="00FD2A0F" w14:paraId="3CED78E0" w14:textId="08411D14">
            <w:pPr>
              <w:spacing w:line="276" w:lineRule="auto"/>
              <w:rPr>
                <w:rFonts w:eastAsia="Cambria"/>
                <w:lang w:val="en-GB"/>
              </w:rPr>
            </w:pPr>
            <w:r w:rsidRPr="4ABEE1B1">
              <w:rPr>
                <w:rFonts w:eastAsia="Cambria"/>
                <w:lang w:val="en-GB"/>
              </w:rPr>
              <w:t xml:space="preserve">Develop </w:t>
            </w:r>
            <w:r w:rsidR="00670EB7">
              <w:rPr>
                <w:rFonts w:eastAsia="Cambria"/>
                <w:lang w:val="en-GB"/>
              </w:rPr>
              <w:t xml:space="preserve">an </w:t>
            </w:r>
            <w:r w:rsidRPr="4ABEE1B1" w:rsidR="19DD9810">
              <w:rPr>
                <w:rFonts w:eastAsia="Cambria"/>
                <w:lang w:val="en-GB"/>
              </w:rPr>
              <w:t>a</w:t>
            </w:r>
            <w:r w:rsidRPr="4ABEE1B1">
              <w:rPr>
                <w:rFonts w:eastAsia="Cambria"/>
                <w:lang w:val="en-GB"/>
              </w:rPr>
              <w:t xml:space="preserve">ctivity </w:t>
            </w:r>
            <w:r w:rsidRPr="4ABEE1B1" w:rsidR="31E58574">
              <w:rPr>
                <w:rFonts w:eastAsia="Cambria"/>
                <w:lang w:val="en-GB"/>
              </w:rPr>
              <w:t>d</w:t>
            </w:r>
            <w:r w:rsidRPr="4ABEE1B1">
              <w:rPr>
                <w:rFonts w:eastAsia="Cambria"/>
                <w:lang w:val="en-GB"/>
              </w:rPr>
              <w:t>iagram.</w:t>
            </w:r>
          </w:p>
          <w:p w:rsidR="4A766B53" w:rsidP="4ABEE1B1" w:rsidRDefault="4A766B53" w14:paraId="1DB02AD2" w14:textId="308F9820">
            <w:pPr>
              <w:spacing w:line="276" w:lineRule="auto"/>
              <w:rPr>
                <w:rFonts w:eastAsia="Cambria"/>
                <w:lang w:val="en-GB"/>
              </w:rPr>
            </w:pPr>
            <w:r w:rsidRPr="4ABEE1B1">
              <w:rPr>
                <w:rFonts w:eastAsia="Cambria"/>
                <w:lang w:val="en-GB"/>
              </w:rPr>
              <w:t>Define business rules.</w:t>
            </w:r>
          </w:p>
          <w:p w:rsidR="00A95565" w:rsidP="00FD2A0F" w:rsidRDefault="00A95565" w14:paraId="4E120E97" w14:textId="5EBF8AE6">
            <w:pPr>
              <w:spacing w:line="276" w:lineRule="auto"/>
              <w:rPr>
                <w:rFonts w:eastAsia="Cambria"/>
                <w:lang w:val="en-GB"/>
              </w:rPr>
            </w:pPr>
            <w:r>
              <w:rPr>
                <w:rFonts w:eastAsia="Cambria"/>
                <w:lang w:val="en-GB"/>
              </w:rPr>
              <w:t>Compile course data</w:t>
            </w:r>
            <w:r w:rsidR="00082B20">
              <w:rPr>
                <w:rFonts w:eastAsia="Cambria"/>
                <w:lang w:val="en-GB"/>
              </w:rPr>
              <w:t>.</w:t>
            </w:r>
          </w:p>
          <w:p w:rsidRPr="00767C32" w:rsidR="000E5EF2" w:rsidP="00FD2A0F" w:rsidRDefault="000E5EF2" w14:paraId="369AFD22" w14:textId="13DE38F0">
            <w:pPr>
              <w:spacing w:line="276" w:lineRule="auto"/>
              <w:rPr>
                <w:rFonts w:eastAsia="Cambria"/>
                <w:lang w:val="en-GB"/>
              </w:rPr>
            </w:pPr>
            <w:r>
              <w:rPr>
                <w:rFonts w:eastAsia="Cambria"/>
                <w:lang w:val="en-GB"/>
              </w:rPr>
              <w:t>Back-End development.</w:t>
            </w:r>
          </w:p>
        </w:tc>
        <w:tc>
          <w:tcPr>
            <w:tcW w:w="4681" w:type="dxa"/>
            <w:tcMar/>
          </w:tcPr>
          <w:p w:rsidRPr="00767C32" w:rsidR="00FD2A0F" w:rsidP="00FD2A0F" w:rsidRDefault="00FD2A0F" w14:paraId="22345929" w14:textId="604AB095">
            <w:pPr>
              <w:spacing w:line="276" w:lineRule="auto"/>
              <w:rPr>
                <w:lang w:val="en-GB" w:eastAsia="en-US"/>
              </w:rPr>
            </w:pPr>
            <w:r w:rsidRPr="00767C32">
              <w:rPr>
                <w:lang w:val="en-GB" w:eastAsia="en-US"/>
              </w:rPr>
              <w:t>Diing Yang Loh</w:t>
            </w:r>
          </w:p>
        </w:tc>
      </w:tr>
      <w:tr w:rsidRPr="00767C32" w:rsidR="00FD2A0F" w:rsidTr="1AAED484" w14:paraId="6EC5C5A8" w14:textId="77777777">
        <w:trPr>
          <w:trHeight w:val="390"/>
        </w:trPr>
        <w:tc>
          <w:tcPr>
            <w:tcW w:w="4335" w:type="dxa"/>
            <w:tcMar/>
          </w:tcPr>
          <w:p w:rsidR="00FD2A0F" w:rsidP="00FD2A0F" w:rsidRDefault="00FD2A0F" w14:paraId="6FBC137D" w14:textId="1E19F298">
            <w:pPr>
              <w:spacing w:line="276" w:lineRule="auto"/>
              <w:rPr>
                <w:rFonts w:eastAsia="Cambria"/>
                <w:lang w:val="en-GB"/>
              </w:rPr>
            </w:pPr>
            <w:r>
              <w:rPr>
                <w:rFonts w:eastAsia="Cambria"/>
                <w:lang w:val="en-GB"/>
              </w:rPr>
              <w:t xml:space="preserve">Make </w:t>
            </w:r>
            <w:r w:rsidR="00670EB7">
              <w:rPr>
                <w:rFonts w:eastAsia="Cambria"/>
                <w:lang w:val="en-GB"/>
              </w:rPr>
              <w:t xml:space="preserve">a </w:t>
            </w:r>
            <w:r>
              <w:rPr>
                <w:rFonts w:eastAsia="Cambria"/>
                <w:lang w:val="en-GB"/>
              </w:rPr>
              <w:t xml:space="preserve">Gantt </w:t>
            </w:r>
            <w:r w:rsidR="001D6AFB">
              <w:rPr>
                <w:rFonts w:eastAsia="Cambria"/>
                <w:lang w:val="en-GB"/>
              </w:rPr>
              <w:t>c</w:t>
            </w:r>
            <w:r>
              <w:rPr>
                <w:rFonts w:eastAsia="Cambria"/>
                <w:lang w:val="en-GB"/>
              </w:rPr>
              <w:t>hart.</w:t>
            </w:r>
          </w:p>
          <w:p w:rsidR="00FD2A0F" w:rsidP="00FD2A0F" w:rsidRDefault="0031025D" w14:paraId="2E179378" w14:textId="28BCBB15">
            <w:pPr>
              <w:spacing w:line="276" w:lineRule="auto"/>
              <w:rPr>
                <w:rFonts w:eastAsia="Cambria"/>
                <w:lang w:val="en-GB"/>
              </w:rPr>
            </w:pPr>
            <w:r>
              <w:rPr>
                <w:rFonts w:eastAsia="Cambria"/>
                <w:lang w:val="en-GB"/>
              </w:rPr>
              <w:t>Lead the team</w:t>
            </w:r>
            <w:r w:rsidR="008D520E">
              <w:rPr>
                <w:rFonts w:eastAsia="Cambria"/>
                <w:lang w:val="en-GB"/>
              </w:rPr>
              <w:t>, solve issues that arise.</w:t>
            </w:r>
          </w:p>
          <w:p w:rsidRPr="00767C32" w:rsidR="00FD2A0F" w:rsidP="00FD2A0F" w:rsidRDefault="002C4EE0" w14:paraId="34C8EA9A" w14:textId="77339E76">
            <w:pPr>
              <w:spacing w:line="276" w:lineRule="auto"/>
              <w:rPr>
                <w:rFonts w:eastAsia="Cambria"/>
                <w:lang w:val="en-GB"/>
              </w:rPr>
            </w:pPr>
            <w:r>
              <w:rPr>
                <w:rFonts w:eastAsia="Cambria"/>
                <w:lang w:val="en-GB"/>
              </w:rPr>
              <w:t>Write</w:t>
            </w:r>
            <w:r w:rsidR="00FD2A0F">
              <w:rPr>
                <w:rFonts w:eastAsia="Cambria"/>
                <w:lang w:val="en-GB"/>
              </w:rPr>
              <w:t xml:space="preserve"> meeting minutes.</w:t>
            </w:r>
          </w:p>
        </w:tc>
        <w:tc>
          <w:tcPr>
            <w:tcW w:w="4681" w:type="dxa"/>
            <w:tcMar/>
          </w:tcPr>
          <w:p w:rsidRPr="00767C32" w:rsidR="00FD2A0F" w:rsidP="00FD2A0F" w:rsidRDefault="00FD2A0F" w14:paraId="1F7DEA7E" w14:textId="20AA6953">
            <w:pPr>
              <w:spacing w:line="276" w:lineRule="auto"/>
              <w:rPr>
                <w:lang w:val="en-GB" w:eastAsia="en-US"/>
              </w:rPr>
            </w:pPr>
            <w:r w:rsidRPr="00767C32">
              <w:rPr>
                <w:lang w:val="en-GB" w:eastAsia="en-US"/>
              </w:rPr>
              <w:t>Chung Li Yang</w:t>
            </w:r>
          </w:p>
        </w:tc>
      </w:tr>
      <w:tr w:rsidR="00FD2A0F" w:rsidTr="1AAED484" w14:paraId="764A4389" w14:textId="77777777">
        <w:trPr>
          <w:trHeight w:val="390"/>
        </w:trPr>
        <w:tc>
          <w:tcPr>
            <w:tcW w:w="4335" w:type="dxa"/>
            <w:tcMar/>
          </w:tcPr>
          <w:p w:rsidR="00FD2A0F" w:rsidP="00FD2A0F" w:rsidRDefault="00FD2A0F" w14:paraId="59B81186" w14:textId="1CDA9988">
            <w:pPr>
              <w:spacing w:line="276" w:lineRule="auto"/>
              <w:rPr>
                <w:rFonts w:eastAsia="Cambria"/>
                <w:lang w:val="en-GB"/>
              </w:rPr>
            </w:pPr>
            <w:r>
              <w:rPr>
                <w:rFonts w:eastAsia="Cambria"/>
                <w:lang w:val="en-GB"/>
              </w:rPr>
              <w:t>Design web page</w:t>
            </w:r>
            <w:r w:rsidR="00CA1751">
              <w:rPr>
                <w:rFonts w:eastAsia="Cambria"/>
                <w:lang w:val="en-GB"/>
              </w:rPr>
              <w:t>s</w:t>
            </w:r>
            <w:r>
              <w:rPr>
                <w:rFonts w:eastAsia="Cambria"/>
                <w:lang w:val="en-GB"/>
              </w:rPr>
              <w:t>.</w:t>
            </w:r>
          </w:p>
          <w:p w:rsidR="005F5AD0" w:rsidP="00FD2A0F" w:rsidRDefault="005F5AD0" w14:paraId="3F6B25E0" w14:textId="77777777">
            <w:pPr>
              <w:spacing w:line="276" w:lineRule="auto"/>
              <w:rPr>
                <w:rFonts w:eastAsia="Cambria"/>
                <w:lang w:val="en-GB"/>
              </w:rPr>
            </w:pPr>
            <w:r>
              <w:rPr>
                <w:rFonts w:eastAsia="Cambria"/>
                <w:lang w:val="en-GB"/>
              </w:rPr>
              <w:t>Research existing UI.</w:t>
            </w:r>
          </w:p>
          <w:p w:rsidR="0049315B" w:rsidP="1AAED484" w:rsidRDefault="000E5EF2" w14:paraId="3F56F247" w14:textId="13145382">
            <w:pPr>
              <w:spacing w:line="276" w:lineRule="auto"/>
              <w:rPr>
                <w:rFonts w:eastAsia="Cambria"/>
                <w:lang w:val="en-GB"/>
              </w:rPr>
            </w:pPr>
            <w:r w:rsidRPr="1AAED484" w:rsidR="000E5EF2">
              <w:rPr>
                <w:rFonts w:eastAsia="Cambria"/>
                <w:lang w:val="en-GB"/>
              </w:rPr>
              <w:t>Front-End development.</w:t>
            </w:r>
          </w:p>
          <w:p w:rsidR="0049315B" w:rsidP="1AAED484" w:rsidRDefault="000E5EF2" w14:paraId="2BB04BD1" w14:textId="6E7CEBC3">
            <w:pPr>
              <w:pStyle w:val="Normal"/>
              <w:spacing w:line="276" w:lineRule="auto"/>
              <w:rPr>
                <w:rFonts w:eastAsia="Cambria"/>
                <w:lang w:val="en-GB"/>
              </w:rPr>
            </w:pPr>
            <w:r w:rsidRPr="1AAED484" w:rsidR="372B5F84">
              <w:rPr>
                <w:rFonts w:eastAsia="Cambria"/>
                <w:lang w:val="en-GB"/>
              </w:rPr>
              <w:t>Conduct system analysis.</w:t>
            </w:r>
          </w:p>
        </w:tc>
        <w:tc>
          <w:tcPr>
            <w:tcW w:w="4681" w:type="dxa"/>
            <w:tcMar/>
          </w:tcPr>
          <w:p w:rsidR="00FD2A0F" w:rsidP="00FD2A0F" w:rsidRDefault="00FD2A0F" w14:paraId="541D5A72" w14:textId="176A64E6">
            <w:pPr>
              <w:spacing w:line="276" w:lineRule="auto"/>
              <w:rPr>
                <w:lang w:val="en-GB" w:eastAsia="en-US"/>
              </w:rPr>
            </w:pPr>
            <w:r w:rsidRPr="19433979">
              <w:rPr>
                <w:lang w:val="en-GB" w:eastAsia="en-US"/>
              </w:rPr>
              <w:t>Thi An Doan</w:t>
            </w:r>
          </w:p>
        </w:tc>
      </w:tr>
    </w:tbl>
    <w:p w:rsidRPr="00767C32" w:rsidR="003277D8" w:rsidP="00D27F6F" w:rsidRDefault="003277D8" w14:paraId="5B6FE98E" w14:textId="77777777">
      <w:pPr>
        <w:spacing w:line="276" w:lineRule="auto"/>
        <w:rPr>
          <w:lang w:val="en-GB" w:eastAsia="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6205"/>
        <w:gridCol w:w="2811"/>
      </w:tblGrid>
      <w:tr w:rsidRPr="00767C32" w:rsidR="003277D8" w:rsidTr="19433979" w14:paraId="7BCB2B07" w14:textId="77777777">
        <w:tc>
          <w:tcPr>
            <w:tcW w:w="6205" w:type="dxa"/>
          </w:tcPr>
          <w:p w:rsidRPr="00C7097E" w:rsidR="003277D8" w:rsidP="00D27F6F" w:rsidRDefault="003277D8" w14:paraId="6F5FE4EB" w14:textId="77777777">
            <w:pPr>
              <w:spacing w:line="276" w:lineRule="auto"/>
              <w:rPr>
                <w:b/>
                <w:bCs/>
                <w:lang w:val="en-GB" w:eastAsia="en-US"/>
              </w:rPr>
            </w:pPr>
            <w:r w:rsidRPr="00C7097E">
              <w:rPr>
                <w:b/>
                <w:bCs/>
                <w:lang w:val="en-GB" w:eastAsia="en-US"/>
              </w:rPr>
              <w:t>Agreed Milestones for Project</w:t>
            </w:r>
          </w:p>
        </w:tc>
        <w:tc>
          <w:tcPr>
            <w:tcW w:w="2811" w:type="dxa"/>
          </w:tcPr>
          <w:p w:rsidRPr="00C7097E" w:rsidR="003277D8" w:rsidP="00D27F6F" w:rsidRDefault="00082B20" w14:paraId="4CDE00A2" w14:textId="7DA5DA95">
            <w:pPr>
              <w:spacing w:line="276" w:lineRule="auto"/>
              <w:rPr>
                <w:b/>
                <w:bCs/>
                <w:lang w:val="en-GB" w:eastAsia="en-US"/>
              </w:rPr>
            </w:pPr>
            <w:r w:rsidRPr="00C7097E">
              <w:rPr>
                <w:b/>
                <w:bCs/>
                <w:lang w:val="en-GB" w:eastAsia="en-US"/>
              </w:rPr>
              <w:t xml:space="preserve">Milestone </w:t>
            </w:r>
            <w:r w:rsidRPr="00C7097E" w:rsidR="003277D8">
              <w:rPr>
                <w:b/>
                <w:bCs/>
                <w:lang w:val="en-GB" w:eastAsia="en-US"/>
              </w:rPr>
              <w:t>Dates</w:t>
            </w:r>
          </w:p>
        </w:tc>
      </w:tr>
      <w:tr w:rsidRPr="00767C32" w:rsidR="003277D8" w:rsidTr="19433979" w14:paraId="77B56309" w14:textId="77777777">
        <w:tc>
          <w:tcPr>
            <w:tcW w:w="6205" w:type="dxa"/>
          </w:tcPr>
          <w:p w:rsidRPr="00767C32" w:rsidR="003277D8" w:rsidP="00D27F6F" w:rsidRDefault="5229A5CC" w14:paraId="3C3EA620" w14:textId="6DE9325B">
            <w:pPr>
              <w:spacing w:line="276" w:lineRule="auto"/>
              <w:rPr>
                <w:lang w:val="en-GB" w:eastAsia="en-US"/>
              </w:rPr>
            </w:pPr>
            <w:r w:rsidRPr="19433979">
              <w:rPr>
                <w:lang w:val="en-GB" w:eastAsia="en-US"/>
              </w:rPr>
              <w:t>Pre-</w:t>
            </w:r>
            <w:r w:rsidRPr="19433979" w:rsidR="28F124D7">
              <w:rPr>
                <w:lang w:val="en-GB" w:eastAsia="en-US"/>
              </w:rPr>
              <w:t>A</w:t>
            </w:r>
            <w:r w:rsidRPr="19433979">
              <w:rPr>
                <w:lang w:val="en-GB" w:eastAsia="en-US"/>
              </w:rPr>
              <w:t>ction Pla</w:t>
            </w:r>
            <w:r w:rsidR="00F815D1">
              <w:rPr>
                <w:lang w:val="en-GB" w:eastAsia="en-US"/>
              </w:rPr>
              <w:t>n</w:t>
            </w:r>
          </w:p>
        </w:tc>
        <w:tc>
          <w:tcPr>
            <w:tcW w:w="2811" w:type="dxa"/>
          </w:tcPr>
          <w:p w:rsidRPr="00767C32" w:rsidR="003277D8" w:rsidP="00D27F6F" w:rsidRDefault="5229A5CC" w14:paraId="4A77F9C2" w14:textId="4CBC2080">
            <w:pPr>
              <w:spacing w:line="276" w:lineRule="auto"/>
              <w:rPr>
                <w:lang w:val="en-GB" w:eastAsia="en-US"/>
              </w:rPr>
            </w:pPr>
            <w:r w:rsidRPr="19433979">
              <w:rPr>
                <w:lang w:val="en-GB" w:eastAsia="en-US"/>
              </w:rPr>
              <w:t>1</w:t>
            </w:r>
            <w:r w:rsidRPr="19433979" w:rsidR="0243AF17">
              <w:rPr>
                <w:lang w:val="en-GB" w:eastAsia="en-US"/>
              </w:rPr>
              <w:t>5</w:t>
            </w:r>
            <w:r w:rsidRPr="19433979">
              <w:rPr>
                <w:lang w:val="en-GB" w:eastAsia="en-US"/>
              </w:rPr>
              <w:t>/0</w:t>
            </w:r>
            <w:r w:rsidRPr="19433979" w:rsidR="38A3EA77">
              <w:rPr>
                <w:lang w:val="en-GB" w:eastAsia="en-US"/>
              </w:rPr>
              <w:t>1</w:t>
            </w:r>
            <w:r w:rsidRPr="19433979">
              <w:rPr>
                <w:lang w:val="en-GB" w:eastAsia="en-US"/>
              </w:rPr>
              <w:t>/202</w:t>
            </w:r>
            <w:r w:rsidRPr="19433979" w:rsidR="604FCBDA">
              <w:rPr>
                <w:lang w:val="en-GB" w:eastAsia="en-US"/>
              </w:rPr>
              <w:t>4</w:t>
            </w:r>
            <w:r w:rsidRPr="19433979" w:rsidR="3AD700EC">
              <w:rPr>
                <w:lang w:val="en-GB" w:eastAsia="en-US"/>
              </w:rPr>
              <w:t>,</w:t>
            </w:r>
            <w:r w:rsidRPr="19433979" w:rsidR="70B3B874">
              <w:rPr>
                <w:lang w:val="en-GB" w:eastAsia="en-US"/>
              </w:rPr>
              <w:t xml:space="preserve"> </w:t>
            </w:r>
            <w:r w:rsidRPr="19433979" w:rsidR="7E389A70">
              <w:rPr>
                <w:lang w:val="en-GB" w:eastAsia="en-US"/>
              </w:rPr>
              <w:t>5.0</w:t>
            </w:r>
            <w:r w:rsidRPr="19433979" w:rsidR="70B3B874">
              <w:rPr>
                <w:lang w:val="en-GB" w:eastAsia="en-US"/>
              </w:rPr>
              <w:t>0pm</w:t>
            </w:r>
          </w:p>
        </w:tc>
      </w:tr>
      <w:tr w:rsidRPr="00767C32" w:rsidR="00DA2BCE" w:rsidTr="19433979" w14:paraId="45B717CE" w14:textId="77777777">
        <w:tc>
          <w:tcPr>
            <w:tcW w:w="6205" w:type="dxa"/>
          </w:tcPr>
          <w:p w:rsidRPr="19433979" w:rsidR="00DA2BCE" w:rsidP="00D27F6F" w:rsidRDefault="00DA2BCE" w14:paraId="656F2C11" w14:textId="57922071">
            <w:pPr>
              <w:spacing w:line="276" w:lineRule="auto"/>
              <w:rPr>
                <w:lang w:val="en-GB" w:eastAsia="en-US"/>
              </w:rPr>
            </w:pPr>
            <w:r>
              <w:rPr>
                <w:lang w:val="en-GB" w:eastAsia="en-US"/>
              </w:rPr>
              <w:t>Requirements Gathering</w:t>
            </w:r>
            <w:r w:rsidR="005F15FD">
              <w:rPr>
                <w:lang w:val="en-GB" w:eastAsia="en-US"/>
              </w:rPr>
              <w:t xml:space="preserve"> and Objectives</w:t>
            </w:r>
          </w:p>
        </w:tc>
        <w:tc>
          <w:tcPr>
            <w:tcW w:w="2811" w:type="dxa"/>
          </w:tcPr>
          <w:p w:rsidRPr="19433979" w:rsidR="00DA2BCE" w:rsidP="00D27F6F" w:rsidRDefault="00E4013D" w14:paraId="74FA69BB" w14:textId="6E12A4B8">
            <w:pPr>
              <w:spacing w:line="276" w:lineRule="auto"/>
              <w:rPr>
                <w:lang w:val="en-GB" w:eastAsia="en-US"/>
              </w:rPr>
            </w:pPr>
            <w:r>
              <w:rPr>
                <w:lang w:val="en-GB" w:eastAsia="en-US"/>
              </w:rPr>
              <w:t>15</w:t>
            </w:r>
            <w:r w:rsidR="0049347E">
              <w:rPr>
                <w:lang w:val="en-GB" w:eastAsia="en-US"/>
              </w:rPr>
              <w:t>/01/2024, 5.00pm</w:t>
            </w:r>
          </w:p>
        </w:tc>
      </w:tr>
      <w:tr w:rsidRPr="00767C32" w:rsidR="00E4013D" w:rsidTr="19433979" w14:paraId="3B11810F" w14:textId="77777777">
        <w:tc>
          <w:tcPr>
            <w:tcW w:w="6205" w:type="dxa"/>
          </w:tcPr>
          <w:p w:rsidR="00E4013D" w:rsidP="00D27F6F" w:rsidRDefault="00E4013D" w14:paraId="2BFA3F32" w14:textId="5492CACF">
            <w:pPr>
              <w:spacing w:line="276" w:lineRule="auto"/>
              <w:rPr>
                <w:lang w:val="en-GB" w:eastAsia="en-US"/>
              </w:rPr>
            </w:pPr>
            <w:r>
              <w:rPr>
                <w:lang w:val="en-GB" w:eastAsia="en-US"/>
              </w:rPr>
              <w:t>Research and Competitor Analysis</w:t>
            </w:r>
          </w:p>
        </w:tc>
        <w:tc>
          <w:tcPr>
            <w:tcW w:w="2811" w:type="dxa"/>
          </w:tcPr>
          <w:p w:rsidR="00E4013D" w:rsidP="00D27F6F" w:rsidRDefault="00E4013D" w14:paraId="3A571D72" w14:textId="7A00335B">
            <w:pPr>
              <w:spacing w:line="276" w:lineRule="auto"/>
              <w:rPr>
                <w:lang w:val="en-GB" w:eastAsia="en-US"/>
              </w:rPr>
            </w:pPr>
            <w:r>
              <w:rPr>
                <w:lang w:val="en-GB" w:eastAsia="en-US"/>
              </w:rPr>
              <w:t>22/01/2024, 5.00pm</w:t>
            </w:r>
          </w:p>
        </w:tc>
      </w:tr>
      <w:tr w:rsidRPr="00767C32" w:rsidR="003D042A" w:rsidTr="19433979" w14:paraId="20FC231D" w14:textId="77777777">
        <w:tc>
          <w:tcPr>
            <w:tcW w:w="6205" w:type="dxa"/>
          </w:tcPr>
          <w:p w:rsidRPr="19433979" w:rsidR="003D042A" w:rsidP="00D27F6F" w:rsidRDefault="003D042A" w14:paraId="508473C8" w14:textId="10A2DDF3">
            <w:pPr>
              <w:spacing w:line="276" w:lineRule="auto"/>
              <w:rPr>
                <w:lang w:val="en-GB" w:eastAsia="en-US"/>
              </w:rPr>
            </w:pPr>
            <w:r>
              <w:rPr>
                <w:lang w:val="en-GB" w:eastAsia="en-US"/>
              </w:rPr>
              <w:t>Develop Use Case</w:t>
            </w:r>
            <w:r w:rsidR="005311DD">
              <w:rPr>
                <w:lang w:val="en-GB" w:eastAsia="en-US"/>
              </w:rPr>
              <w:t xml:space="preserve"> and Activity Diagram</w:t>
            </w:r>
          </w:p>
        </w:tc>
        <w:tc>
          <w:tcPr>
            <w:tcW w:w="2811" w:type="dxa"/>
          </w:tcPr>
          <w:p w:rsidRPr="19433979" w:rsidR="003D042A" w:rsidP="00D27F6F" w:rsidRDefault="008215DD" w14:paraId="045A8DBC" w14:textId="42BAEDCB">
            <w:pPr>
              <w:spacing w:line="276" w:lineRule="auto"/>
              <w:rPr>
                <w:lang w:val="en-GB" w:eastAsia="en-US"/>
              </w:rPr>
            </w:pPr>
            <w:r>
              <w:rPr>
                <w:lang w:val="en-GB" w:eastAsia="en-US"/>
              </w:rPr>
              <w:t>5</w:t>
            </w:r>
            <w:r w:rsidR="00940F33">
              <w:rPr>
                <w:lang w:val="en-GB" w:eastAsia="en-US"/>
              </w:rPr>
              <w:t>/0</w:t>
            </w:r>
            <w:r>
              <w:rPr>
                <w:lang w:val="en-GB" w:eastAsia="en-US"/>
              </w:rPr>
              <w:t>2</w:t>
            </w:r>
            <w:r w:rsidR="00940F33">
              <w:rPr>
                <w:lang w:val="en-GB" w:eastAsia="en-US"/>
              </w:rPr>
              <w:t>/2024, 5.00pm</w:t>
            </w:r>
          </w:p>
        </w:tc>
      </w:tr>
      <w:tr w:rsidRPr="00767C32" w:rsidR="00560908" w:rsidTr="19433979" w14:paraId="76D36F3B" w14:textId="77777777">
        <w:tc>
          <w:tcPr>
            <w:tcW w:w="6205" w:type="dxa"/>
          </w:tcPr>
          <w:p w:rsidR="00560908" w:rsidP="00560908" w:rsidRDefault="00560908" w14:paraId="6C45C0C2" w14:textId="0ED45851">
            <w:pPr>
              <w:spacing w:line="276" w:lineRule="auto"/>
              <w:rPr>
                <w:lang w:val="en-GB" w:eastAsia="en-US"/>
              </w:rPr>
            </w:pPr>
            <w:r>
              <w:rPr>
                <w:lang w:val="en-GB" w:eastAsia="en-US"/>
              </w:rPr>
              <w:t>Design Web Page using Figma</w:t>
            </w:r>
          </w:p>
        </w:tc>
        <w:tc>
          <w:tcPr>
            <w:tcW w:w="2811" w:type="dxa"/>
          </w:tcPr>
          <w:p w:rsidRPr="19433979" w:rsidR="00560908" w:rsidP="00560908" w:rsidRDefault="00560908" w14:paraId="4B00C005" w14:textId="034CCFA8">
            <w:pPr>
              <w:spacing w:line="276" w:lineRule="auto"/>
              <w:rPr>
                <w:lang w:val="en-GB" w:eastAsia="en-US"/>
              </w:rPr>
            </w:pPr>
            <w:r>
              <w:rPr>
                <w:lang w:val="en-GB" w:eastAsia="en-US"/>
              </w:rPr>
              <w:t>5/02/2024, 5.00pm</w:t>
            </w:r>
          </w:p>
        </w:tc>
      </w:tr>
      <w:tr w:rsidRPr="00767C32" w:rsidR="00560908" w:rsidTr="19433979" w14:paraId="2E607EB8" w14:textId="77777777">
        <w:tc>
          <w:tcPr>
            <w:tcW w:w="6205" w:type="dxa"/>
          </w:tcPr>
          <w:p w:rsidRPr="00767C32" w:rsidR="00560908" w:rsidP="00560908" w:rsidRDefault="00560908" w14:paraId="04A54F21" w14:textId="093789A6">
            <w:pPr>
              <w:spacing w:line="276" w:lineRule="auto"/>
              <w:rPr>
                <w:lang w:val="en-GB" w:eastAsia="en-US"/>
              </w:rPr>
            </w:pPr>
            <w:r w:rsidRPr="48DA7ADB">
              <w:rPr>
                <w:lang w:val="en-GB" w:eastAsia="en-US"/>
              </w:rPr>
              <w:t xml:space="preserve">Write </w:t>
            </w:r>
            <w:r w:rsidR="00670EB7">
              <w:rPr>
                <w:rFonts w:eastAsia="Cambria"/>
                <w:lang w:val="en-GB"/>
              </w:rPr>
              <w:t xml:space="preserve">the </w:t>
            </w:r>
            <w:r w:rsidR="001B0D57">
              <w:rPr>
                <w:lang w:val="en-GB"/>
              </w:rPr>
              <w:t>P</w:t>
            </w:r>
            <w:r w:rsidRPr="48DA7ADB">
              <w:rPr>
                <w:lang w:val="en-GB" w:eastAsia="en-US"/>
              </w:rPr>
              <w:t xml:space="preserve">roject </w:t>
            </w:r>
            <w:r w:rsidR="001B0D57">
              <w:rPr>
                <w:lang w:val="en-GB" w:eastAsia="en-US"/>
              </w:rPr>
              <w:t>P</w:t>
            </w:r>
            <w:r w:rsidRPr="48DA7ADB">
              <w:rPr>
                <w:lang w:val="en-GB" w:eastAsia="en-US"/>
              </w:rPr>
              <w:t>lan</w:t>
            </w:r>
          </w:p>
        </w:tc>
        <w:tc>
          <w:tcPr>
            <w:tcW w:w="2811" w:type="dxa"/>
          </w:tcPr>
          <w:p w:rsidRPr="00767C32" w:rsidR="00560908" w:rsidP="00560908" w:rsidRDefault="00560908" w14:paraId="54D94608" w14:textId="4F1525B2">
            <w:pPr>
              <w:spacing w:line="276" w:lineRule="auto"/>
              <w:rPr>
                <w:lang w:val="en-GB" w:eastAsia="en-US"/>
              </w:rPr>
            </w:pPr>
            <w:r>
              <w:rPr>
                <w:lang w:val="en-GB" w:eastAsia="en-US"/>
              </w:rPr>
              <w:t>8/02/2024, 5.00pm</w:t>
            </w:r>
          </w:p>
        </w:tc>
      </w:tr>
      <w:tr w:rsidRPr="00767C32" w:rsidR="00560908" w:rsidTr="19433979" w14:paraId="6C2E7413" w14:textId="77777777">
        <w:tc>
          <w:tcPr>
            <w:tcW w:w="6205" w:type="dxa"/>
          </w:tcPr>
          <w:p w:rsidRPr="00767C32" w:rsidR="00560908" w:rsidP="00560908" w:rsidRDefault="00C4382F" w14:paraId="46EA1C34" w14:textId="618B477F">
            <w:pPr>
              <w:spacing w:line="276" w:lineRule="auto"/>
              <w:rPr>
                <w:lang w:val="en-GB" w:eastAsia="en-US"/>
              </w:rPr>
            </w:pPr>
            <w:r>
              <w:rPr>
                <w:lang w:val="en-GB" w:eastAsia="en-US"/>
              </w:rPr>
              <w:t xml:space="preserve">Front-End </w:t>
            </w:r>
            <w:r w:rsidR="00560908">
              <w:rPr>
                <w:lang w:val="en-GB" w:eastAsia="en-US"/>
              </w:rPr>
              <w:t>Development</w:t>
            </w:r>
            <w:r w:rsidR="007A39F0">
              <w:rPr>
                <w:lang w:val="en-GB" w:eastAsia="en-US"/>
              </w:rPr>
              <w:t xml:space="preserve"> (</w:t>
            </w:r>
            <w:r w:rsidR="00666CDF">
              <w:rPr>
                <w:lang w:val="en-GB" w:eastAsia="en-US"/>
              </w:rPr>
              <w:t>prototype</w:t>
            </w:r>
            <w:r w:rsidR="007A39F0">
              <w:rPr>
                <w:lang w:val="en-GB" w:eastAsia="en-US"/>
              </w:rPr>
              <w:t>) for Primary Pages</w:t>
            </w:r>
          </w:p>
        </w:tc>
        <w:tc>
          <w:tcPr>
            <w:tcW w:w="2811" w:type="dxa"/>
          </w:tcPr>
          <w:p w:rsidRPr="00767C32" w:rsidR="00560908" w:rsidP="00560908" w:rsidRDefault="0098227D" w14:paraId="1E48DC0C" w14:textId="32A7D3A2">
            <w:pPr>
              <w:spacing w:line="276" w:lineRule="auto"/>
              <w:rPr>
                <w:lang w:val="en-GB" w:eastAsia="en-US"/>
              </w:rPr>
            </w:pPr>
            <w:r>
              <w:rPr>
                <w:lang w:val="en-GB" w:eastAsia="en-US"/>
              </w:rPr>
              <w:t>26</w:t>
            </w:r>
            <w:r w:rsidRPr="19433979" w:rsidR="00560908">
              <w:rPr>
                <w:lang w:val="en-GB" w:eastAsia="en-US"/>
              </w:rPr>
              <w:t xml:space="preserve">/02/2024, </w:t>
            </w:r>
            <w:r w:rsidR="00560908">
              <w:rPr>
                <w:lang w:val="en-GB" w:eastAsia="en-US"/>
              </w:rPr>
              <w:t>5</w:t>
            </w:r>
            <w:r w:rsidRPr="19433979" w:rsidR="00560908">
              <w:rPr>
                <w:lang w:val="en-GB" w:eastAsia="en-US"/>
              </w:rPr>
              <w:t>.00pm</w:t>
            </w:r>
          </w:p>
        </w:tc>
      </w:tr>
      <w:tr w:rsidRPr="00767C32" w:rsidR="00C4382F" w:rsidTr="19433979" w14:paraId="669740A6" w14:textId="77777777">
        <w:tc>
          <w:tcPr>
            <w:tcW w:w="6205" w:type="dxa"/>
          </w:tcPr>
          <w:p w:rsidR="00C4382F" w:rsidP="00560908" w:rsidRDefault="00C4382F" w14:paraId="0E69F2C8" w14:textId="415CFE39">
            <w:pPr>
              <w:spacing w:line="276" w:lineRule="auto"/>
              <w:rPr>
                <w:lang w:val="en-GB" w:eastAsia="en-US"/>
              </w:rPr>
            </w:pPr>
            <w:r>
              <w:rPr>
                <w:lang w:val="en-GB" w:eastAsia="en-US"/>
              </w:rPr>
              <w:t>Back-End Development</w:t>
            </w:r>
          </w:p>
        </w:tc>
        <w:tc>
          <w:tcPr>
            <w:tcW w:w="2811" w:type="dxa"/>
          </w:tcPr>
          <w:p w:rsidR="00C4382F" w:rsidP="00560908" w:rsidRDefault="00D528BB" w14:paraId="11939A68" w14:textId="49BA86C0">
            <w:pPr>
              <w:spacing w:line="276" w:lineRule="auto"/>
              <w:rPr>
                <w:lang w:val="en-GB" w:eastAsia="en-US"/>
              </w:rPr>
            </w:pPr>
            <w:r>
              <w:rPr>
                <w:lang w:val="en-GB" w:eastAsia="en-US"/>
              </w:rPr>
              <w:t>11/03/2024, 5.00pm</w:t>
            </w:r>
          </w:p>
        </w:tc>
      </w:tr>
      <w:tr w:rsidRPr="00767C32" w:rsidR="00560908" w:rsidTr="19433979" w14:paraId="0B80FD16" w14:textId="77777777">
        <w:tc>
          <w:tcPr>
            <w:tcW w:w="6205" w:type="dxa"/>
          </w:tcPr>
          <w:p w:rsidRPr="00767C32" w:rsidR="00560908" w:rsidP="00560908" w:rsidRDefault="00E31706" w14:paraId="4D27F430" w14:textId="7F8A935A">
            <w:pPr>
              <w:spacing w:line="276" w:lineRule="auto"/>
              <w:rPr>
                <w:lang w:val="en-GB" w:eastAsia="en-US"/>
              </w:rPr>
            </w:pPr>
            <w:r>
              <w:rPr>
                <w:lang w:val="en-GB" w:eastAsia="en-US"/>
              </w:rPr>
              <w:t xml:space="preserve">Improvement of </w:t>
            </w:r>
            <w:r w:rsidR="001B0D57">
              <w:rPr>
                <w:lang w:val="en-GB" w:eastAsia="en-US"/>
              </w:rPr>
              <w:t>W</w:t>
            </w:r>
            <w:r>
              <w:rPr>
                <w:lang w:val="en-GB" w:eastAsia="en-US"/>
              </w:rPr>
              <w:t xml:space="preserve">eb </w:t>
            </w:r>
            <w:r w:rsidR="001B0D57">
              <w:rPr>
                <w:lang w:val="en-GB" w:eastAsia="en-US"/>
              </w:rPr>
              <w:t>P</w:t>
            </w:r>
            <w:r>
              <w:rPr>
                <w:lang w:val="en-GB" w:eastAsia="en-US"/>
              </w:rPr>
              <w:t>ages</w:t>
            </w:r>
          </w:p>
        </w:tc>
        <w:tc>
          <w:tcPr>
            <w:tcW w:w="2811" w:type="dxa"/>
          </w:tcPr>
          <w:p w:rsidRPr="00767C32" w:rsidR="00560908" w:rsidP="00560908" w:rsidRDefault="00242B68" w14:paraId="10CFB5E0" w14:textId="4C5CAB0F">
            <w:pPr>
              <w:spacing w:line="276" w:lineRule="auto"/>
              <w:rPr>
                <w:lang w:val="en-GB" w:eastAsia="en-US"/>
              </w:rPr>
            </w:pPr>
            <w:r>
              <w:rPr>
                <w:lang w:val="en-GB" w:eastAsia="en-US"/>
              </w:rPr>
              <w:t>18</w:t>
            </w:r>
            <w:r w:rsidR="00E31706">
              <w:rPr>
                <w:lang w:val="en-GB" w:eastAsia="en-US"/>
              </w:rPr>
              <w:t>/03/2024, 5.00pm</w:t>
            </w:r>
          </w:p>
        </w:tc>
      </w:tr>
      <w:tr w:rsidRPr="00767C32" w:rsidR="00E31706" w:rsidTr="19433979" w14:paraId="4884B7EC" w14:textId="77777777">
        <w:tc>
          <w:tcPr>
            <w:tcW w:w="6205" w:type="dxa"/>
          </w:tcPr>
          <w:p w:rsidR="00E31706" w:rsidP="00560908" w:rsidRDefault="00E31706" w14:paraId="7395A00F" w14:textId="7438F507">
            <w:pPr>
              <w:spacing w:line="276" w:lineRule="auto"/>
              <w:rPr>
                <w:lang w:val="en-GB" w:eastAsia="en-US"/>
              </w:rPr>
            </w:pPr>
            <w:r>
              <w:rPr>
                <w:lang w:val="en-GB" w:eastAsia="en-US"/>
              </w:rPr>
              <w:t xml:space="preserve">Web site </w:t>
            </w:r>
            <w:r w:rsidR="001B0D57">
              <w:rPr>
                <w:lang w:val="en-GB" w:eastAsia="en-US"/>
              </w:rPr>
              <w:t>R</w:t>
            </w:r>
            <w:r>
              <w:rPr>
                <w:lang w:val="en-GB" w:eastAsia="en-US"/>
              </w:rPr>
              <w:t xml:space="preserve">eview and </w:t>
            </w:r>
            <w:r w:rsidR="001B0D57">
              <w:rPr>
                <w:lang w:val="en-GB" w:eastAsia="en-US"/>
              </w:rPr>
              <w:t>T</w:t>
            </w:r>
            <w:r>
              <w:rPr>
                <w:lang w:val="en-GB" w:eastAsia="en-US"/>
              </w:rPr>
              <w:t>esting</w:t>
            </w:r>
          </w:p>
        </w:tc>
        <w:tc>
          <w:tcPr>
            <w:tcW w:w="2811" w:type="dxa"/>
          </w:tcPr>
          <w:p w:rsidR="00E31706" w:rsidP="00560908" w:rsidRDefault="007C52E7" w14:paraId="4E2A517B" w14:textId="41E348E3">
            <w:pPr>
              <w:spacing w:line="276" w:lineRule="auto"/>
              <w:rPr>
                <w:lang w:val="en-GB" w:eastAsia="en-US"/>
              </w:rPr>
            </w:pPr>
            <w:r>
              <w:rPr>
                <w:lang w:val="en-GB" w:eastAsia="en-US"/>
              </w:rPr>
              <w:t>1/0</w:t>
            </w:r>
            <w:r w:rsidR="000B67CF">
              <w:rPr>
                <w:lang w:val="en-GB" w:eastAsia="en-US"/>
              </w:rPr>
              <w:t>4</w:t>
            </w:r>
            <w:r>
              <w:rPr>
                <w:lang w:val="en-GB" w:eastAsia="en-US"/>
              </w:rPr>
              <w:t>/2024, 5.00pm</w:t>
            </w:r>
          </w:p>
        </w:tc>
      </w:tr>
      <w:tr w:rsidRPr="00767C32" w:rsidR="007C52E7" w:rsidTr="19433979" w14:paraId="256B3616" w14:textId="77777777">
        <w:tc>
          <w:tcPr>
            <w:tcW w:w="6205" w:type="dxa"/>
          </w:tcPr>
          <w:p w:rsidR="007C52E7" w:rsidP="00560908" w:rsidRDefault="00B25350" w14:paraId="6E4D9E6F" w14:textId="7DD6142C">
            <w:pPr>
              <w:spacing w:line="276" w:lineRule="auto"/>
              <w:rPr>
                <w:lang w:val="en-GB" w:eastAsia="en-US"/>
              </w:rPr>
            </w:pPr>
            <w:r>
              <w:rPr>
                <w:lang w:val="en-GB" w:eastAsia="en-US"/>
              </w:rPr>
              <w:t xml:space="preserve">Final </w:t>
            </w:r>
            <w:r w:rsidR="001B0D57">
              <w:rPr>
                <w:lang w:val="en-GB" w:eastAsia="en-US"/>
              </w:rPr>
              <w:t>A</w:t>
            </w:r>
            <w:r>
              <w:rPr>
                <w:lang w:val="en-GB" w:eastAsia="en-US"/>
              </w:rPr>
              <w:t>djustments and Launch</w:t>
            </w:r>
          </w:p>
        </w:tc>
        <w:tc>
          <w:tcPr>
            <w:tcW w:w="2811" w:type="dxa"/>
          </w:tcPr>
          <w:p w:rsidR="007C52E7" w:rsidP="00560908" w:rsidRDefault="00997F78" w14:paraId="32C407C7" w14:textId="4184D26C">
            <w:pPr>
              <w:spacing w:line="276" w:lineRule="auto"/>
              <w:rPr>
                <w:lang w:val="en-GB" w:eastAsia="en-US"/>
              </w:rPr>
            </w:pPr>
            <w:r>
              <w:rPr>
                <w:lang w:val="en-GB" w:eastAsia="en-US"/>
              </w:rPr>
              <w:t>5/04/2024, 5.00pm</w:t>
            </w:r>
          </w:p>
        </w:tc>
      </w:tr>
    </w:tbl>
    <w:p w:rsidRPr="00767C32" w:rsidR="003277D8" w:rsidP="00D27F6F" w:rsidRDefault="003277D8" w14:paraId="6E79FCFF" w14:textId="77777777">
      <w:pPr>
        <w:spacing w:line="276" w:lineRule="auto"/>
        <w:rPr>
          <w:lang w:val="en-GB" w:eastAsia="en-US"/>
        </w:rPr>
      </w:pPr>
    </w:p>
    <w:p w:rsidRPr="00767C32" w:rsidR="003277D8" w:rsidP="00D27F6F" w:rsidRDefault="003277D8" w14:paraId="65120122" w14:textId="6E12105B">
      <w:pPr>
        <w:spacing w:line="276" w:lineRule="auto"/>
        <w:rPr>
          <w:lang w:val="en-GB" w:eastAsia="en-US"/>
        </w:rPr>
      </w:pPr>
      <w:r w:rsidRPr="00767C32">
        <w:rPr>
          <w:lang w:val="en-GB" w:eastAsia="en-US"/>
        </w:rPr>
        <w:t xml:space="preserve">Signed (Must be signed by group leader and all members in the group)  </w:t>
      </w:r>
      <w:r w:rsidRPr="00767C32" w:rsidR="00726EA4">
        <w:rPr>
          <w:lang w:val="en-GB" w:eastAsia="en-US"/>
        </w:rPr>
        <w:t xml:space="preserve"> </w:t>
      </w:r>
      <w:r w:rsidRPr="00767C32">
        <w:rPr>
          <w:lang w:val="en-GB" w:eastAsia="en-US"/>
        </w:rPr>
        <w:t xml:space="preserve">  Date</w:t>
      </w:r>
      <w:r w:rsidRPr="00767C32" w:rsidR="00227B7E">
        <w:rPr>
          <w:lang w:val="en-GB" w:eastAsia="en-US"/>
        </w:rPr>
        <w:t xml:space="preserve"> </w:t>
      </w:r>
      <w:r w:rsidRPr="00767C32" w:rsidR="00212EE4">
        <w:rPr>
          <w:lang w:val="en-GB" w:eastAsia="en-US"/>
        </w:rPr>
        <w:t>1</w:t>
      </w:r>
      <w:r w:rsidR="006B6A17">
        <w:rPr>
          <w:lang w:val="en-GB" w:eastAsia="en-US"/>
        </w:rPr>
        <w:t>5</w:t>
      </w:r>
      <w:r w:rsidRPr="00767C32" w:rsidR="00212EE4">
        <w:rPr>
          <w:lang w:val="en-GB" w:eastAsia="en-US"/>
        </w:rPr>
        <w:t>/</w:t>
      </w:r>
      <w:r w:rsidR="006B6A17">
        <w:rPr>
          <w:lang w:val="en-GB" w:eastAsia="en-US"/>
        </w:rPr>
        <w:t>01</w:t>
      </w:r>
      <w:r w:rsidRPr="00767C32" w:rsidR="00212EE4">
        <w:rPr>
          <w:lang w:val="en-GB" w:eastAsia="en-US"/>
        </w:rPr>
        <w:t>/202</w:t>
      </w:r>
      <w:r w:rsidR="006B6A17">
        <w:rPr>
          <w:lang w:val="en-GB" w:eastAsia="en-US"/>
        </w:rPr>
        <w:t>4</w:t>
      </w:r>
      <w:r w:rsidRPr="00767C32" w:rsidR="00212EE4">
        <w:rPr>
          <w:lang w:val="en-GB" w:eastAsia="en-US"/>
        </w:rPr>
        <w:t>.</w:t>
      </w:r>
    </w:p>
    <w:p w:rsidRPr="00767C32" w:rsidR="003277D8" w:rsidP="00D27F6F" w:rsidRDefault="003277D8" w14:paraId="7EC25D80" w14:textId="147064A7">
      <w:pPr>
        <w:spacing w:line="276" w:lineRule="auto"/>
        <w:rPr>
          <w:lang w:val="en-GB" w:eastAsia="en-US"/>
        </w:rPr>
      </w:pPr>
    </w:p>
    <w:p w:rsidRPr="00767C32" w:rsidR="00BB4649" w:rsidP="00D27F6F" w:rsidRDefault="00BB4649" w14:paraId="3E8858AD" w14:textId="77777777">
      <w:pPr>
        <w:spacing w:line="276" w:lineRule="auto"/>
        <w:rPr>
          <w:lang w:val="en-GB" w:eastAsia="en-US"/>
        </w:rPr>
      </w:pPr>
    </w:p>
    <w:p w:rsidRPr="00767C32" w:rsidR="003277D8" w:rsidP="00D27F6F" w:rsidRDefault="003277D8" w14:paraId="0189E3C7" w14:textId="220B9829">
      <w:pPr>
        <w:spacing w:line="276" w:lineRule="auto"/>
        <w:rPr>
          <w:lang w:val="en-GB" w:eastAsia="en-US"/>
        </w:rPr>
      </w:pPr>
    </w:p>
    <w:p w:rsidRPr="00767C32" w:rsidR="003277D8" w:rsidP="00D27F6F" w:rsidRDefault="006B6C19" w14:paraId="252CC629" w14:textId="1913AE77">
      <w:pPr>
        <w:spacing w:line="276" w:lineRule="auto"/>
        <w:ind w:left="2880" w:firstLine="720"/>
        <w:rPr>
          <w:lang w:val="en-GB" w:eastAsia="en-US"/>
        </w:rPr>
      </w:pPr>
      <w:r w:rsidRPr="00767C32">
        <w:rPr>
          <w:noProof/>
          <w:lang w:val="en-GB" w:eastAsia="en-US"/>
        </w:rPr>
        <mc:AlternateContent>
          <mc:Choice Requires="wpi">
            <w:drawing>
              <wp:anchor distT="0" distB="0" distL="114300" distR="114300" simplePos="0" relativeHeight="251658241" behindDoc="0" locked="0" layoutInCell="1" allowOverlap="1" wp14:anchorId="1AC08B6A" wp14:editId="26A76B46">
                <wp:simplePos x="0" y="0"/>
                <wp:positionH relativeFrom="margin">
                  <wp:posOffset>24130</wp:posOffset>
                </wp:positionH>
                <wp:positionV relativeFrom="paragraph">
                  <wp:posOffset>-158216</wp:posOffset>
                </wp:positionV>
                <wp:extent cx="1347122" cy="388796"/>
                <wp:effectExtent l="57150" t="38100" r="5715" b="49530"/>
                <wp:wrapNone/>
                <wp:docPr id="20" name="Ink 20"/>
                <wp:cNvGraphicFramePr/>
                <a:graphic xmlns:a="http://schemas.openxmlformats.org/drawingml/2006/main">
                  <a:graphicData uri="http://schemas.microsoft.com/office/word/2010/wordprocessingInk">
                    <w14:contentPart bwMode="auto" r:id="rId11">
                      <w14:nvContentPartPr>
                        <w14:cNvContentPartPr/>
                      </w14:nvContentPartPr>
                      <w14:xfrm>
                        <a:off x="0" y="0"/>
                        <a:ext cx="1347122" cy="388796"/>
                      </w14:xfrm>
                    </w14:contentPart>
                  </a:graphicData>
                </a:graphic>
                <wp14:sizeRelH relativeFrom="margin">
                  <wp14:pctWidth>0</wp14:pctWidth>
                </wp14:sizeRelH>
                <wp14:sizeRelV relativeFrom="margin">
                  <wp14:pctHeight>0</wp14:pctHeight>
                </wp14:sizeRelV>
              </wp:anchor>
            </w:drawing>
          </mc:Choice>
          <mc:Fallback xmlns:arto="http://schemas.microsoft.com/office/word/2006/arto" xmlns:pic="http://schemas.openxmlformats.org/drawingml/2006/picture" xmlns:a14="http://schemas.microsoft.com/office/drawing/2010/main" xmlns:a="http://schemas.openxmlformats.org/drawingml/2006/main">
            <w:pict w14:anchorId="3ED9C8FE">
              <v:shape id="Ink 20" style="position:absolute;margin-left:1.2pt;margin-top:-13.15pt;width:107.45pt;height:32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" w14:anchorId="5C0B319D">
                <v:imagedata o:title="" r:id="rId14"/>
                <w10:wrap anchorx="margin"/>
              </v:shape>
            </w:pict>
          </mc:Fallback>
        </mc:AlternateContent>
      </w:r>
      <w:r w:rsidRPr="00767C32" w:rsidR="29816A7A">
        <w:rPr>
          <w:lang w:val="en-GB" w:eastAsia="en-US"/>
        </w:rPr>
        <w:t xml:space="preserve">   </w:t>
      </w:r>
      <w:r w:rsidRPr="00767C32" w:rsidR="29816A7A">
        <w:rPr>
          <w:i/>
          <w:lang w:val="en-GB" w:eastAsia="en-US"/>
        </w:rPr>
        <w:t xml:space="preserve"> </w:t>
      </w:r>
      <w:r w:rsidRPr="0062150B" w:rsidR="5B6A92B4">
        <w:rPr>
          <w:rFonts w:eastAsia="Fairwater Script"/>
          <w:b/>
          <w:i/>
          <w:lang w:val="en-GB" w:eastAsia="en-US"/>
        </w:rPr>
        <w:t>Marcus Tan</w:t>
      </w:r>
      <w:r w:rsidRPr="0062150B" w:rsidR="6F385F5A">
        <w:rPr>
          <w:rFonts w:eastAsia="Fairwater Script"/>
          <w:i/>
          <w:lang w:val="en-GB" w:eastAsia="en-US"/>
        </w:rPr>
        <w:t xml:space="preserve"> </w:t>
      </w:r>
      <w:r w:rsidRPr="00767C32">
        <w:rPr>
          <w:lang w:val="en-GB"/>
        </w:rPr>
        <w:tab/>
      </w:r>
      <w:r w:rsidRPr="00767C32">
        <w:rPr>
          <w:lang w:val="en-GB"/>
        </w:rPr>
        <w:tab/>
      </w:r>
      <w:r w:rsidRPr="00767C32">
        <w:rPr>
          <w:lang w:val="en-GB"/>
        </w:rPr>
        <w:tab/>
      </w:r>
      <w:r w:rsidRPr="00767C32" w:rsidR="0682C3B2">
        <w:rPr>
          <w:rFonts w:eastAsia="Georgia Pro"/>
          <w:i/>
          <w:iCs/>
          <w:lang w:val="en-GB" w:eastAsia="en-US"/>
        </w:rPr>
        <w:t xml:space="preserve">   </w:t>
      </w:r>
      <w:r w:rsidRPr="00767C32" w:rsidR="362F6330">
        <w:rPr>
          <w:rFonts w:eastAsia="Georgia Pro"/>
          <w:i/>
          <w:lang w:val="en-GB" w:eastAsia="en-US"/>
        </w:rPr>
        <w:t xml:space="preserve"> Yang</w:t>
      </w:r>
      <w:r w:rsidRPr="00767C32" w:rsidR="6F385F5A">
        <w:rPr>
          <w:lang w:val="en-GB" w:eastAsia="en-US"/>
        </w:rPr>
        <w:t xml:space="preserve">         </w:t>
      </w:r>
    </w:p>
    <w:p w:rsidRPr="00767C32" w:rsidR="00AA42F2" w:rsidP="00D27F6F" w:rsidRDefault="00AA42F2" w14:paraId="3944224B" w14:textId="011A7927">
      <w:pPr>
        <w:tabs>
          <w:tab w:val="left" w:pos="3420"/>
          <w:tab w:val="left" w:pos="6750"/>
        </w:tabs>
        <w:spacing w:line="276" w:lineRule="auto"/>
        <w:rPr>
          <w:b/>
          <w:sz w:val="28"/>
          <w:szCs w:val="28"/>
          <w:lang w:val="en-GB"/>
        </w:rPr>
      </w:pPr>
      <w:r w:rsidRPr="00767C32">
        <w:rPr>
          <w:b/>
          <w:sz w:val="28"/>
          <w:szCs w:val="28"/>
          <w:lang w:val="en-GB"/>
        </w:rPr>
        <w:t>________________</w:t>
      </w:r>
      <w:r w:rsidRPr="00767C32" w:rsidR="00BB4649">
        <w:rPr>
          <w:lang w:val="en-GB"/>
        </w:rPr>
        <w:tab/>
      </w:r>
      <w:r w:rsidRPr="00767C32" w:rsidR="00AF31E5">
        <w:rPr>
          <w:b/>
          <w:sz w:val="28"/>
          <w:szCs w:val="28"/>
          <w:lang w:val="en-GB"/>
        </w:rPr>
        <w:t>________________</w:t>
      </w:r>
      <w:r w:rsidRPr="00767C32" w:rsidR="0F8DC07F">
        <w:rPr>
          <w:b/>
          <w:bCs/>
          <w:sz w:val="28"/>
          <w:szCs w:val="28"/>
          <w:lang w:val="en-GB"/>
        </w:rPr>
        <w:t xml:space="preserve"> </w:t>
      </w:r>
      <w:r w:rsidRPr="00767C32">
        <w:rPr>
          <w:lang w:val="en-GB"/>
        </w:rPr>
        <w:tab/>
      </w:r>
      <w:r w:rsidRPr="00767C32" w:rsidR="0F8DC07F">
        <w:rPr>
          <w:b/>
          <w:bCs/>
          <w:sz w:val="28"/>
          <w:szCs w:val="28"/>
          <w:lang w:val="en-GB"/>
        </w:rPr>
        <w:t>_______________</w:t>
      </w:r>
    </w:p>
    <w:p w:rsidRPr="00767C32" w:rsidR="003277D8" w:rsidP="00A625A3" w:rsidRDefault="00497519" w14:paraId="41BAD193" w14:textId="5622D6F6">
      <w:pPr>
        <w:tabs>
          <w:tab w:val="left" w:pos="3420"/>
          <w:tab w:val="left" w:pos="6750"/>
        </w:tabs>
        <w:spacing w:line="276" w:lineRule="auto"/>
        <w:jc w:val="center"/>
        <w:rPr>
          <w:b/>
          <w:bCs/>
          <w:lang w:val="en-GB" w:eastAsia="en-US"/>
        </w:rPr>
      </w:pPr>
      <w:r w:rsidRPr="00767C32">
        <w:rPr>
          <w:b/>
          <w:bCs/>
          <w:lang w:val="en-GB" w:eastAsia="en-US"/>
        </w:rPr>
        <w:t>Deegala Suhain</w:t>
      </w:r>
      <w:r w:rsidR="00A625A3">
        <w:rPr>
          <w:b/>
          <w:bCs/>
          <w:lang w:val="en-GB" w:eastAsia="en-US"/>
        </w:rPr>
        <w:t xml:space="preserve">                          </w:t>
      </w:r>
      <w:r w:rsidRPr="00767C32" w:rsidR="009A4AC9">
        <w:rPr>
          <w:b/>
          <w:bCs/>
          <w:lang w:val="en-GB" w:eastAsia="en-US"/>
        </w:rPr>
        <w:t>Marcus Tan Wei Jie</w:t>
      </w:r>
      <w:r w:rsidRPr="00767C32" w:rsidR="006A236A">
        <w:rPr>
          <w:b/>
          <w:bCs/>
          <w:lang w:val="en-GB" w:eastAsia="en-US"/>
        </w:rPr>
        <w:tab/>
      </w:r>
      <w:r w:rsidRPr="00767C32" w:rsidR="006A236A">
        <w:rPr>
          <w:b/>
          <w:bCs/>
          <w:lang w:val="en-GB" w:eastAsia="en-US"/>
        </w:rPr>
        <w:t>Diing Yang Loh</w:t>
      </w:r>
    </w:p>
    <w:p w:rsidR="00842C8C" w:rsidP="00AB6908" w:rsidRDefault="00A625A3" w14:paraId="0833B84A" w14:textId="0F3B4C91">
      <w:pPr>
        <w:spacing w:line="276" w:lineRule="auto"/>
        <w:rPr>
          <w:lang w:val="en-GB" w:eastAsia="en-US"/>
        </w:rPr>
      </w:pPr>
      <w:r>
        <w:rPr>
          <w:b/>
          <w:bCs/>
          <w:lang w:val="en-GB" w:eastAsia="en-US"/>
        </w:rPr>
        <w:t xml:space="preserve">    </w:t>
      </w:r>
      <w:r w:rsidRPr="00767C32" w:rsidR="00497519">
        <w:rPr>
          <w:b/>
          <w:bCs/>
          <w:lang w:val="en-GB" w:eastAsia="en-US"/>
        </w:rPr>
        <w:t>Melitha Somasiri</w:t>
      </w:r>
      <w:r w:rsidR="00D7007A">
        <w:rPr>
          <w:b/>
          <w:bCs/>
          <w:lang w:val="en-GB" w:eastAsia="en-US"/>
        </w:rPr>
        <w:tab/>
      </w:r>
      <w:r w:rsidR="00EE7622">
        <w:rPr>
          <w:b/>
          <w:bCs/>
          <w:lang w:val="en-GB" w:eastAsia="en-US"/>
        </w:rPr>
        <w:tab/>
      </w:r>
      <w:r w:rsidR="00EE7622">
        <w:rPr>
          <w:b/>
          <w:bCs/>
          <w:lang w:val="en-GB" w:eastAsia="en-US"/>
        </w:rPr>
        <w:tab/>
      </w:r>
      <w:r w:rsidR="00EE7622">
        <w:rPr>
          <w:b/>
          <w:bCs/>
          <w:lang w:val="en-GB" w:eastAsia="en-US"/>
        </w:rPr>
        <w:t xml:space="preserve">  </w:t>
      </w:r>
      <w:r w:rsidR="009D7026">
        <w:rPr>
          <w:b/>
          <w:bCs/>
          <w:lang w:val="en-GB" w:eastAsia="en-US"/>
        </w:rPr>
        <w:t xml:space="preserve">  (</w:t>
      </w:r>
      <w:r w:rsidR="00EE7622">
        <w:rPr>
          <w:b/>
          <w:bCs/>
          <w:lang w:val="en-GB" w:eastAsia="en-US"/>
        </w:rPr>
        <w:t>Deputy PM</w:t>
      </w:r>
      <w:r w:rsidR="0047092F">
        <w:rPr>
          <w:b/>
          <w:bCs/>
          <w:lang w:val="en-GB" w:eastAsia="en-US"/>
        </w:rPr>
        <w:t>)</w:t>
      </w:r>
      <w:r w:rsidR="000E7CF2">
        <w:rPr>
          <w:b/>
          <w:bCs/>
          <w:lang w:val="en-GB" w:eastAsia="en-US"/>
        </w:rPr>
        <w:tab/>
      </w:r>
      <w:r w:rsidR="000E7CF2">
        <w:rPr>
          <w:b/>
          <w:bCs/>
          <w:lang w:val="en-GB" w:eastAsia="en-US"/>
        </w:rPr>
        <w:t xml:space="preserve">  </w:t>
      </w:r>
      <w:r w:rsidR="000E7CF2">
        <w:rPr>
          <w:b/>
          <w:bCs/>
          <w:lang w:val="en-GB" w:eastAsia="en-US"/>
        </w:rPr>
        <w:tab/>
      </w:r>
      <w:r w:rsidR="00C00A1B">
        <w:rPr>
          <w:b/>
          <w:bCs/>
          <w:lang w:val="en-GB" w:eastAsia="en-US"/>
        </w:rPr>
        <w:t xml:space="preserve">          </w:t>
      </w:r>
      <w:r w:rsidR="00D7007A">
        <w:rPr>
          <w:b/>
          <w:bCs/>
          <w:lang w:val="en-GB" w:eastAsia="en-US"/>
        </w:rPr>
        <w:t>(</w:t>
      </w:r>
      <w:r w:rsidR="000E7CF2">
        <w:rPr>
          <w:b/>
          <w:bCs/>
          <w:lang w:val="en-GB" w:eastAsia="en-US"/>
        </w:rPr>
        <w:t>Back-End</w:t>
      </w:r>
      <w:r w:rsidR="000A70A1">
        <w:rPr>
          <w:b/>
          <w:bCs/>
          <w:lang w:val="en-GB" w:eastAsia="en-US"/>
        </w:rPr>
        <w:t xml:space="preserve"> Web</w:t>
      </w:r>
    </w:p>
    <w:p w:rsidRPr="000E7CF2" w:rsidR="00B96A61" w:rsidP="00AB6908" w:rsidRDefault="00A96BD6" w14:paraId="1EB13F07" w14:textId="6BA19C76">
      <w:pPr>
        <w:spacing w:line="276" w:lineRule="auto"/>
        <w:rPr>
          <w:lang w:val="en-GB" w:eastAsia="en-US"/>
        </w:rPr>
      </w:pPr>
      <w:r w:rsidRPr="00A96BD6">
        <w:rPr>
          <w:b/>
          <w:bCs/>
          <w:lang w:val="en-GB" w:eastAsia="en-US"/>
        </w:rPr>
        <w:t>(</w:t>
      </w:r>
      <w:r w:rsidR="000E7CF2">
        <w:rPr>
          <w:b/>
          <w:bCs/>
          <w:lang w:val="en-GB" w:eastAsia="en-US"/>
        </w:rPr>
        <w:t>Back-End Web Development</w:t>
      </w:r>
      <w:r w:rsidRPr="00A96BD6">
        <w:rPr>
          <w:b/>
          <w:bCs/>
          <w:lang w:val="en-GB" w:eastAsia="en-US"/>
        </w:rPr>
        <w:t>)</w:t>
      </w:r>
      <w:r w:rsidR="000E7CF2">
        <w:rPr>
          <w:b/>
          <w:bCs/>
          <w:lang w:val="en-GB" w:eastAsia="en-US"/>
        </w:rPr>
        <w:tab/>
      </w:r>
      <w:r w:rsidR="000E7CF2">
        <w:rPr>
          <w:b/>
          <w:bCs/>
          <w:lang w:val="en-GB" w:eastAsia="en-US"/>
        </w:rPr>
        <w:tab/>
      </w:r>
      <w:r w:rsidR="000E7CF2">
        <w:rPr>
          <w:b/>
          <w:bCs/>
          <w:lang w:val="en-GB" w:eastAsia="en-US"/>
        </w:rPr>
        <w:tab/>
      </w:r>
      <w:r w:rsidR="000A70A1">
        <w:rPr>
          <w:b/>
          <w:bCs/>
          <w:lang w:val="en-GB" w:eastAsia="en-US"/>
        </w:rPr>
        <w:tab/>
      </w:r>
      <w:r w:rsidR="000A70A1">
        <w:rPr>
          <w:b/>
          <w:bCs/>
          <w:lang w:val="en-GB" w:eastAsia="en-US"/>
        </w:rPr>
        <w:tab/>
      </w:r>
      <w:r w:rsidR="00C00A1B">
        <w:rPr>
          <w:b/>
          <w:bCs/>
          <w:lang w:val="en-GB" w:eastAsia="en-US"/>
        </w:rPr>
        <w:t xml:space="preserve">          </w:t>
      </w:r>
      <w:r w:rsidR="000E7CF2">
        <w:rPr>
          <w:b/>
          <w:bCs/>
          <w:lang w:val="en-GB" w:eastAsia="en-US"/>
        </w:rPr>
        <w:t>Development)</w:t>
      </w:r>
    </w:p>
    <w:p w:rsidRPr="0062150B" w:rsidR="584E01FB" w:rsidP="00D27F6F" w:rsidRDefault="584E01FB" w14:paraId="6EB6541F" w14:textId="5250B65B">
      <w:pPr>
        <w:spacing w:line="276" w:lineRule="auto"/>
        <w:rPr>
          <w:lang w:val="en-GB" w:eastAsia="en-US"/>
        </w:rPr>
      </w:pPr>
    </w:p>
    <w:p w:rsidRPr="00767C32" w:rsidR="35AEF66F" w:rsidP="00D27F6F" w:rsidRDefault="002E74D3" w14:paraId="4D3034F3" w14:textId="17FC261C">
      <w:pPr>
        <w:spacing w:line="276" w:lineRule="auto"/>
        <w:rPr>
          <w:lang w:val="en-GB" w:eastAsia="en-US"/>
        </w:rPr>
      </w:pPr>
      <w:r>
        <w:rPr>
          <w:noProof/>
        </w:rPr>
        <w:drawing>
          <wp:anchor distT="0" distB="0" distL="114300" distR="114300" simplePos="0" relativeHeight="251658243" behindDoc="0" locked="0" layoutInCell="1" allowOverlap="1" wp14:anchorId="2F1770B7" wp14:editId="159063F5">
            <wp:simplePos x="0" y="0"/>
            <wp:positionH relativeFrom="column">
              <wp:posOffset>4181779</wp:posOffset>
            </wp:positionH>
            <wp:positionV relativeFrom="paragraph">
              <wp:posOffset>126365</wp:posOffset>
            </wp:positionV>
            <wp:extent cx="1268233" cy="869945"/>
            <wp:effectExtent l="0" t="0" r="8255" b="6985"/>
            <wp:wrapNone/>
            <wp:docPr id="1802973262" name="Picture 1802973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68233" cy="869945"/>
                    </a:xfrm>
                    <a:prstGeom prst="rect">
                      <a:avLst/>
                    </a:prstGeom>
                  </pic:spPr>
                </pic:pic>
              </a:graphicData>
            </a:graphic>
            <wp14:sizeRelH relativeFrom="margin">
              <wp14:pctWidth>0</wp14:pctWidth>
            </wp14:sizeRelH>
            <wp14:sizeRelV relativeFrom="margin">
              <wp14:pctHeight>0</wp14:pctHeight>
            </wp14:sizeRelV>
          </wp:anchor>
        </w:drawing>
      </w:r>
      <w:r w:rsidRPr="00767C32" w:rsidR="00F40AD3">
        <w:rPr>
          <w:noProof/>
          <w:lang w:val="en-GB"/>
        </w:rPr>
        <w:drawing>
          <wp:anchor distT="114300" distB="114300" distL="114300" distR="114300" simplePos="0" relativeHeight="251658240" behindDoc="1" locked="0" layoutInCell="1" hidden="0" allowOverlap="1" wp14:anchorId="41EF547F" wp14:editId="24EE9E05">
            <wp:simplePos x="0" y="0"/>
            <wp:positionH relativeFrom="margin">
              <wp:align>center</wp:align>
            </wp:positionH>
            <wp:positionV relativeFrom="paragraph">
              <wp:posOffset>133168</wp:posOffset>
            </wp:positionV>
            <wp:extent cx="1570608" cy="859366"/>
            <wp:effectExtent l="0" t="0" r="0" b="0"/>
            <wp:wrapNone/>
            <wp:docPr id="732447978" name="Picture 732447978" descr="A black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732447978" name="Picture 732447978" descr="A black text on a white background&#10;&#10;Description automatically generated"/>
                    <pic:cNvPicPr preferRelativeResize="0"/>
                  </pic:nvPicPr>
                  <pic:blipFill>
                    <a:blip r:embed="rId16"/>
                    <a:srcRect/>
                    <a:stretch>
                      <a:fillRect/>
                    </a:stretch>
                  </pic:blipFill>
                  <pic:spPr>
                    <a:xfrm>
                      <a:off x="0" y="0"/>
                      <a:ext cx="1570608" cy="859366"/>
                    </a:xfrm>
                    <a:prstGeom prst="rect">
                      <a:avLst/>
                    </a:prstGeom>
                    <a:ln/>
                  </pic:spPr>
                </pic:pic>
              </a:graphicData>
            </a:graphic>
            <wp14:sizeRelH relativeFrom="margin">
              <wp14:pctWidth>0</wp14:pctWidth>
            </wp14:sizeRelH>
            <wp14:sizeRelV relativeFrom="margin">
              <wp14:pctHeight>0</wp14:pctHeight>
            </wp14:sizeRelV>
          </wp:anchor>
        </w:drawing>
      </w:r>
    </w:p>
    <w:p w:rsidRPr="00767C32" w:rsidR="00AF31E5" w:rsidP="00D27F6F" w:rsidRDefault="00AF31E5" w14:paraId="1F6B52DF" w14:textId="4A6ECEB1">
      <w:pPr>
        <w:spacing w:line="276" w:lineRule="auto"/>
        <w:rPr>
          <w:lang w:val="en-GB" w:eastAsia="en-US"/>
        </w:rPr>
      </w:pPr>
    </w:p>
    <w:p w:rsidRPr="00767C32" w:rsidR="00AF31E5" w:rsidP="00D27F6F" w:rsidRDefault="00AF31E5" w14:paraId="53C66CE1" w14:textId="238E6B25">
      <w:pPr>
        <w:spacing w:line="276" w:lineRule="auto"/>
        <w:rPr>
          <w:lang w:val="en-GB"/>
        </w:rPr>
      </w:pPr>
    </w:p>
    <w:p w:rsidRPr="00767C32" w:rsidR="00AF31E5" w:rsidP="00D27F6F" w:rsidRDefault="00BA0AC2" w14:paraId="3B305CA9" w14:textId="2EF6685D">
      <w:pPr>
        <w:spacing w:line="276" w:lineRule="auto"/>
        <w:rPr>
          <w:lang w:val="en-GB" w:eastAsia="en-US"/>
        </w:rPr>
      </w:pPr>
      <w:r w:rsidRPr="00767C32">
        <w:rPr>
          <w:noProof/>
          <w:lang w:val="en-GB" w:eastAsia="en-US"/>
        </w:rPr>
        <mc:AlternateContent>
          <mc:Choice Requires="wpi">
            <w:drawing>
              <wp:anchor distT="0" distB="0" distL="114300" distR="114300" simplePos="0" relativeHeight="251658242" behindDoc="0" locked="0" layoutInCell="1" allowOverlap="1" wp14:anchorId="065BD328" wp14:editId="35C8818E">
                <wp:simplePos x="0" y="0"/>
                <wp:positionH relativeFrom="column">
                  <wp:posOffset>338455</wp:posOffset>
                </wp:positionH>
                <wp:positionV relativeFrom="paragraph">
                  <wp:posOffset>-227686</wp:posOffset>
                </wp:positionV>
                <wp:extent cx="699840" cy="577800"/>
                <wp:effectExtent l="38100" t="38100" r="62230" b="70485"/>
                <wp:wrapNone/>
                <wp:docPr id="25" name="Ink 25"/>
                <wp:cNvGraphicFramePr/>
                <a:graphic xmlns:a="http://schemas.openxmlformats.org/drawingml/2006/main">
                  <a:graphicData uri="http://schemas.microsoft.com/office/word/2010/wordprocessingInk">
                    <w14:contentPart bwMode="auto" r:id="rId17">
                      <w14:nvContentPartPr>
                        <w14:cNvContentPartPr/>
                      </w14:nvContentPartPr>
                      <w14:xfrm>
                        <a:off x="0" y="0"/>
                        <a:ext cx="699840" cy="577800"/>
                      </w14:xfrm>
                    </w14:contentPart>
                  </a:graphicData>
                </a:graphic>
              </wp:anchor>
            </w:drawing>
          </mc:Choice>
          <mc:Fallback xmlns:arto="http://schemas.microsoft.com/office/word/2006/arto" xmlns:pic="http://schemas.openxmlformats.org/drawingml/2006/picture" xmlns:a14="http://schemas.microsoft.com/office/drawing/2010/main" xmlns:a="http://schemas.openxmlformats.org/drawingml/2006/main">
            <w:pict w14:anchorId="47D68B9F">
              <v:shape id="Ink 25" style="position:absolute;margin-left:25.25pt;margin-top:-19.35pt;width:57.9pt;height:48.35pt;z-index:251658245;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" w14:anchorId="7545F085">
                <v:imagedata o:title="" r:id="rId18"/>
              </v:shape>
            </w:pict>
          </mc:Fallback>
        </mc:AlternateContent>
      </w:r>
    </w:p>
    <w:p w:rsidRPr="00767C32" w:rsidR="002E74D3" w:rsidP="00D27F6F" w:rsidRDefault="436541D5" w14:paraId="2F852535" w14:textId="7269E417">
      <w:pPr>
        <w:tabs>
          <w:tab w:val="left" w:pos="3420"/>
          <w:tab w:val="right" w:pos="9360"/>
        </w:tabs>
        <w:spacing w:after="200" w:line="276" w:lineRule="auto"/>
        <w:rPr>
          <w:b/>
          <w:bCs/>
          <w:sz w:val="28"/>
          <w:szCs w:val="28"/>
          <w:u w:val="single"/>
          <w:lang w:val="en-GB" w:eastAsia="en-US"/>
        </w:rPr>
      </w:pPr>
      <w:r w:rsidRPr="19433979">
        <w:rPr>
          <w:b/>
          <w:bCs/>
          <w:sz w:val="28"/>
          <w:szCs w:val="28"/>
          <w:lang w:val="en-GB"/>
        </w:rPr>
        <w:t>________________</w:t>
      </w:r>
      <w:r w:rsidRPr="19433979" w:rsidR="1CD30CC6">
        <w:rPr>
          <w:b/>
          <w:bCs/>
          <w:sz w:val="28"/>
          <w:szCs w:val="28"/>
          <w:lang w:val="en-GB"/>
        </w:rPr>
        <w:t xml:space="preserve">               </w:t>
      </w:r>
      <w:r w:rsidRPr="19433979">
        <w:rPr>
          <w:b/>
          <w:bCs/>
          <w:sz w:val="28"/>
          <w:szCs w:val="28"/>
          <w:lang w:val="en-GB"/>
        </w:rPr>
        <w:t>________________</w:t>
      </w:r>
      <w:r w:rsidRPr="19433979" w:rsidR="7E7AC1CC">
        <w:rPr>
          <w:b/>
          <w:bCs/>
          <w:sz w:val="28"/>
          <w:szCs w:val="28"/>
          <w:lang w:val="en-GB"/>
        </w:rPr>
        <w:t>_</w:t>
      </w:r>
      <w:r w:rsidRPr="19433979" w:rsidR="0FBEDA1D">
        <w:rPr>
          <w:b/>
          <w:bCs/>
          <w:sz w:val="28"/>
          <w:szCs w:val="28"/>
          <w:lang w:val="en-GB"/>
        </w:rPr>
        <w:t xml:space="preserve">           </w:t>
      </w:r>
      <w:r w:rsidRPr="19433979" w:rsidR="002E74D3">
        <w:rPr>
          <w:b/>
          <w:bCs/>
          <w:sz w:val="28"/>
          <w:szCs w:val="28"/>
          <w:lang w:val="en-GB"/>
        </w:rPr>
        <w:t xml:space="preserve">________________               </w:t>
      </w:r>
    </w:p>
    <w:p w:rsidRPr="00767C32" w:rsidR="1F7DCCB4" w:rsidP="001B7A67" w:rsidRDefault="001B7A67" w14:paraId="0885FD05" w14:textId="4D339BC9">
      <w:pPr>
        <w:spacing w:line="276" w:lineRule="auto"/>
        <w:rPr>
          <w:b/>
          <w:bCs/>
          <w:lang w:val="en-GB"/>
        </w:rPr>
      </w:pPr>
      <w:r>
        <w:rPr>
          <w:b/>
          <w:bCs/>
          <w:lang w:val="en-GB"/>
        </w:rPr>
        <w:t xml:space="preserve">      </w:t>
      </w:r>
      <w:r w:rsidRPr="00767C32" w:rsidR="1F7DCCB4">
        <w:rPr>
          <w:b/>
          <w:bCs/>
          <w:lang w:val="en-GB"/>
        </w:rPr>
        <w:t>Chung Li Yang</w:t>
      </w:r>
      <w:r>
        <w:rPr>
          <w:lang w:val="en-GB"/>
        </w:rPr>
        <w:tab/>
      </w:r>
      <w:r>
        <w:rPr>
          <w:lang w:val="en-GB"/>
        </w:rPr>
        <w:tab/>
      </w:r>
      <w:r>
        <w:rPr>
          <w:lang w:val="en-GB"/>
        </w:rPr>
        <w:tab/>
      </w:r>
      <w:r>
        <w:rPr>
          <w:lang w:val="en-GB"/>
        </w:rPr>
        <w:t xml:space="preserve">   </w:t>
      </w:r>
      <w:r w:rsidRPr="00767C32" w:rsidR="1F7DCCB4">
        <w:rPr>
          <w:b/>
          <w:bCs/>
          <w:lang w:val="en-GB"/>
        </w:rPr>
        <w:t>Kennedy Tan</w:t>
      </w:r>
      <w:r w:rsidR="00CC4197">
        <w:rPr>
          <w:b/>
          <w:bCs/>
          <w:lang w:val="en-GB"/>
        </w:rPr>
        <w:tab/>
      </w:r>
      <w:r>
        <w:rPr>
          <w:b/>
          <w:bCs/>
          <w:lang w:val="en-GB"/>
        </w:rPr>
        <w:tab/>
      </w:r>
      <w:r>
        <w:rPr>
          <w:b/>
          <w:bCs/>
          <w:lang w:val="en-GB"/>
        </w:rPr>
        <w:t xml:space="preserve">       </w:t>
      </w:r>
      <w:r w:rsidR="00CC4197">
        <w:rPr>
          <w:b/>
          <w:bCs/>
          <w:lang w:val="en-GB"/>
        </w:rPr>
        <w:t>Thi An Doan</w:t>
      </w:r>
    </w:p>
    <w:p w:rsidR="000A70A1" w:rsidP="00842C8C" w:rsidRDefault="00842C8C" w14:paraId="0F6557EB" w14:textId="0F85EDFB">
      <w:pPr>
        <w:spacing w:line="276" w:lineRule="auto"/>
        <w:ind w:firstLine="720"/>
        <w:rPr>
          <w:b/>
          <w:bCs/>
          <w:lang w:val="en-GB" w:eastAsia="en-US"/>
        </w:rPr>
      </w:pPr>
      <w:r>
        <w:rPr>
          <w:b/>
          <w:bCs/>
          <w:lang w:val="en-GB" w:eastAsia="en-US"/>
        </w:rPr>
        <w:t xml:space="preserve">  </w:t>
      </w:r>
      <w:r w:rsidR="0028293B">
        <w:rPr>
          <w:b/>
          <w:bCs/>
          <w:lang w:val="en-GB" w:eastAsia="en-US"/>
        </w:rPr>
        <w:t>(PM)</w:t>
      </w:r>
      <w:r w:rsidR="00A96BD6">
        <w:rPr>
          <w:b/>
          <w:bCs/>
          <w:lang w:val="en-GB" w:eastAsia="en-US"/>
        </w:rPr>
        <w:tab/>
      </w:r>
      <w:r w:rsidR="00A96BD6">
        <w:rPr>
          <w:b/>
          <w:bCs/>
          <w:lang w:val="en-GB" w:eastAsia="en-US"/>
        </w:rPr>
        <w:tab/>
      </w:r>
      <w:r w:rsidR="00A96BD6">
        <w:rPr>
          <w:b/>
          <w:bCs/>
          <w:lang w:val="en-GB" w:eastAsia="en-US"/>
        </w:rPr>
        <w:tab/>
      </w:r>
      <w:r w:rsidR="00A96BD6">
        <w:rPr>
          <w:b/>
          <w:bCs/>
          <w:lang w:val="en-GB" w:eastAsia="en-US"/>
        </w:rPr>
        <w:t>(</w:t>
      </w:r>
      <w:r>
        <w:rPr>
          <w:b/>
          <w:bCs/>
          <w:lang w:val="en-GB" w:eastAsia="en-US"/>
        </w:rPr>
        <w:t xml:space="preserve">Front-End </w:t>
      </w:r>
      <w:r w:rsidR="002B78DA">
        <w:rPr>
          <w:b/>
          <w:bCs/>
          <w:lang w:val="en-GB" w:eastAsia="en-US"/>
        </w:rPr>
        <w:t>Web Development</w:t>
      </w:r>
      <w:r w:rsidR="00A96BD6">
        <w:rPr>
          <w:b/>
          <w:bCs/>
          <w:lang w:val="en-GB" w:eastAsia="en-US"/>
        </w:rPr>
        <w:t>)</w:t>
      </w:r>
      <w:r w:rsidR="000A70A1">
        <w:rPr>
          <w:b/>
          <w:bCs/>
          <w:lang w:val="en-GB" w:eastAsia="en-US"/>
        </w:rPr>
        <w:tab/>
      </w:r>
      <w:r w:rsidR="000A70A1">
        <w:rPr>
          <w:b/>
          <w:bCs/>
          <w:lang w:val="en-GB" w:eastAsia="en-US"/>
        </w:rPr>
        <w:t xml:space="preserve"> </w:t>
      </w:r>
      <w:r w:rsidR="0042415F">
        <w:rPr>
          <w:b/>
          <w:bCs/>
          <w:lang w:val="en-GB" w:eastAsia="en-US"/>
        </w:rPr>
        <w:t xml:space="preserve"> </w:t>
      </w:r>
      <w:r w:rsidR="009D7026">
        <w:rPr>
          <w:b/>
          <w:bCs/>
          <w:lang w:val="en-GB" w:eastAsia="en-US"/>
        </w:rPr>
        <w:t xml:space="preserve">  (</w:t>
      </w:r>
      <w:r>
        <w:rPr>
          <w:b/>
          <w:bCs/>
          <w:lang w:val="en-GB" w:eastAsia="en-US"/>
        </w:rPr>
        <w:t xml:space="preserve">Front-End </w:t>
      </w:r>
      <w:r w:rsidR="002B78DA">
        <w:rPr>
          <w:b/>
          <w:bCs/>
          <w:lang w:val="en-GB" w:eastAsia="en-US"/>
        </w:rPr>
        <w:t xml:space="preserve">Web </w:t>
      </w:r>
    </w:p>
    <w:p w:rsidRPr="0028293B" w:rsidR="00C75632" w:rsidP="000A70A1" w:rsidRDefault="000A70A1" w14:paraId="5C15139A" w14:textId="6B8EDF16">
      <w:pPr>
        <w:spacing w:line="276" w:lineRule="auto"/>
        <w:ind w:left="6480"/>
        <w:rPr>
          <w:b/>
          <w:bCs/>
          <w:lang w:val="en-GB" w:eastAsia="en-US"/>
        </w:rPr>
      </w:pPr>
      <w:r>
        <w:rPr>
          <w:b/>
          <w:bCs/>
          <w:lang w:val="en-GB" w:eastAsia="en-US"/>
        </w:rPr>
        <w:t xml:space="preserve">    </w:t>
      </w:r>
      <w:r w:rsidR="002B78DA">
        <w:rPr>
          <w:b/>
          <w:bCs/>
          <w:lang w:val="en-GB" w:eastAsia="en-US"/>
        </w:rPr>
        <w:t>Development)</w:t>
      </w:r>
    </w:p>
    <w:p w:rsidR="003277D8" w:rsidP="00D27F6F" w:rsidRDefault="003277D8" w14:paraId="5A97495D" w14:textId="77777777">
      <w:pPr>
        <w:spacing w:line="276" w:lineRule="auto"/>
        <w:rPr>
          <w:lang w:val="en-GB" w:eastAsia="en-US"/>
        </w:rPr>
      </w:pPr>
    </w:p>
    <w:p w:rsidRPr="00767C32" w:rsidR="003277D8" w:rsidP="00D27F6F" w:rsidRDefault="003277D8" w14:paraId="78E66300" w14:textId="77777777">
      <w:pPr>
        <w:spacing w:line="276" w:lineRule="auto"/>
        <w:rPr>
          <w:b/>
          <w:szCs w:val="20"/>
          <w:lang w:val="en-GB" w:eastAsia="en-US"/>
        </w:rPr>
      </w:pPr>
    </w:p>
    <w:p w:rsidR="003277D8" w:rsidP="00D27F6F" w:rsidRDefault="003277D8" w14:paraId="3970FE9F" w14:textId="77777777">
      <w:pPr>
        <w:spacing w:line="276" w:lineRule="auto"/>
        <w:rPr>
          <w:b/>
          <w:szCs w:val="20"/>
          <w:lang w:val="en-GB" w:eastAsia="en-US"/>
        </w:rPr>
      </w:pPr>
      <w:r w:rsidRPr="00767C32">
        <w:rPr>
          <w:b/>
          <w:szCs w:val="20"/>
          <w:lang w:val="en-GB" w:eastAsia="en-US"/>
        </w:rPr>
        <w:t>Reference:</w:t>
      </w:r>
    </w:p>
    <w:p w:rsidRPr="00767C32" w:rsidR="00C00A1B" w:rsidP="00D27F6F" w:rsidRDefault="00C00A1B" w14:paraId="03C396A6" w14:textId="77777777">
      <w:pPr>
        <w:spacing w:line="276" w:lineRule="auto"/>
        <w:rPr>
          <w:szCs w:val="20"/>
          <w:lang w:val="en-GB" w:eastAsia="en-US"/>
        </w:rPr>
      </w:pPr>
    </w:p>
    <w:p w:rsidRPr="00767C32" w:rsidR="0028293B" w:rsidP="0028293B" w:rsidRDefault="003277D8" w14:paraId="0EB99A0E" w14:textId="0FD6CF2E">
      <w:pPr>
        <w:spacing w:line="276" w:lineRule="auto"/>
        <w:ind w:left="709" w:hanging="709"/>
        <w:rPr>
          <w:lang w:val="en-GB"/>
        </w:rPr>
      </w:pPr>
      <w:r w:rsidRPr="00767C32">
        <w:rPr>
          <w:szCs w:val="20"/>
          <w:lang w:val="en-GB"/>
        </w:rPr>
        <w:t xml:space="preserve">Drucker, P. F. (1999) Managing oneself, In </w:t>
      </w:r>
      <w:r w:rsidRPr="00767C32">
        <w:rPr>
          <w:i/>
          <w:iCs/>
          <w:szCs w:val="20"/>
          <w:lang w:val="en-GB"/>
        </w:rPr>
        <w:t>Management challenges for the 21st century</w:t>
      </w:r>
      <w:r w:rsidRPr="00767C32">
        <w:rPr>
          <w:szCs w:val="20"/>
          <w:lang w:val="en-GB"/>
        </w:rPr>
        <w:t>,</w:t>
      </w:r>
      <w:r w:rsidR="0028293B">
        <w:rPr>
          <w:szCs w:val="20"/>
          <w:lang w:val="en-GB"/>
        </w:rPr>
        <w:t xml:space="preserve"> </w:t>
      </w:r>
      <w:r w:rsidRPr="00767C32">
        <w:rPr>
          <w:szCs w:val="20"/>
          <w:lang w:val="en-GB"/>
        </w:rPr>
        <w:t>Butterworth-Heinemann, Oxford, pp. 163-195.</w:t>
      </w:r>
    </w:p>
    <w:sectPr w:rsidRPr="00767C32" w:rsidR="0028293B" w:rsidSect="00AB3131">
      <w:pgSz w:w="11906" w:h="16838" w:orient="portrait"/>
      <w:pgMar w:top="1701" w:right="1440" w:bottom="1440" w:left="1440" w:header="851" w:footer="992" w:gutter="0"/>
      <w:pgNumType w:start="1"/>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B3131" w:rsidP="003277D8" w:rsidRDefault="00AB3131" w14:paraId="43E48887" w14:textId="77777777">
      <w:r>
        <w:separator/>
      </w:r>
    </w:p>
  </w:endnote>
  <w:endnote w:type="continuationSeparator" w:id="0">
    <w:p w:rsidR="00AB3131" w:rsidP="003277D8" w:rsidRDefault="00AB3131" w14:paraId="5F662BBC" w14:textId="77777777">
      <w:r>
        <w:continuationSeparator/>
      </w:r>
    </w:p>
  </w:endnote>
  <w:endnote w:type="continuationNotice" w:id="1">
    <w:p w:rsidR="00AB3131" w:rsidRDefault="00AB3131" w14:paraId="7DAB1527"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Fairwater Script">
    <w:panose1 w:val="02000507000000020003"/>
    <w:charset w:val="00"/>
    <w:family w:val="auto"/>
    <w:pitch w:val="variable"/>
    <w:sig w:usb0="A000002F" w:usb1="1000004B" w:usb2="00000000" w:usb3="00000000" w:csb0="00000001" w:csb1="00000000"/>
  </w:font>
  <w:font w:name="Georgia Pro">
    <w:panose1 w:val="02040502050405020303"/>
    <w:charset w:val="00"/>
    <w:family w:val="roman"/>
    <w:pitch w:val="variable"/>
    <w:sig w:usb0="800002AF" w:usb1="00000003"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B3131" w:rsidP="003277D8" w:rsidRDefault="00AB3131" w14:paraId="6AA9B6E9" w14:textId="77777777">
      <w:r>
        <w:separator/>
      </w:r>
    </w:p>
  </w:footnote>
  <w:footnote w:type="continuationSeparator" w:id="0">
    <w:p w:rsidR="00AB3131" w:rsidP="003277D8" w:rsidRDefault="00AB3131" w14:paraId="697FA613" w14:textId="77777777">
      <w:r>
        <w:continuationSeparator/>
      </w:r>
    </w:p>
  </w:footnote>
  <w:footnote w:type="continuationNotice" w:id="1">
    <w:p w:rsidR="00AB3131" w:rsidRDefault="00AB3131" w14:paraId="360111CB" w14:textId="77777777"/>
  </w:footnote>
</w:footnotes>
</file>

<file path=word/intelligence2.xml><?xml version="1.0" encoding="utf-8"?>
<int2:intelligence xmlns:int2="http://schemas.microsoft.com/office/intelligence/2020/intelligence" xmlns:oel="http://schemas.microsoft.com/office/2019/extlst">
  <int2:observations>
    <int2:textHash int2:hashCode="SqnrFcAM86q10l" int2:id="tAKgKmq0">
      <int2:state int2:value="Rejected" int2:type="AugLoop_Text_Critique"/>
    </int2:textHash>
    <int2:bookmark int2:bookmarkName="_Int_GVV5PNg9" int2:invalidationBookmarkName="" int2:hashCode="cVQy3PML4QQtCl" int2:id="MFm19HgH">
      <int2:state int2:value="Rejected" int2:type="AugLoop_Text_Critique"/>
    </int2:bookmark>
    <int2:entireDocument int2:id="phfYZz9o">
      <int2:extLst>
        <oel:ext uri="E302BA01-7950-474C-9AD3-286E660C40A8">
          <int2:similaritySummary int2:version="1" int2:runId="1696604616173" int2:tilesCheckedInThisRun="348" int2:totalNumOfTiles="348" int2:similarityAnnotationCount="3" int2:numWords="3908" int2:numFlaggedWords="51"/>
        </oel:ext>
      </int2:extLst>
    </int2:entireDocument>
  </int2:observations>
  <int2:intelligenceSettings/>
  <int2:onDemandWorkflows>
    <int2:onDemandWorkflow int2:type="SimilarityCheck" int2:paragraphVersions="1ECC76F2-01974C1E 24FBECFF-38B5D4F3 6FBFA642-77777777 265A37F3-77777777 6E21366C-4E4756C1 0B31C293-4BE1AD3B 0F024644-77777777 654E4F68-77777777 0849252C-77777777 7923BB09-77777777 6ACB2EFE-3E20763D 0FD6C7AE-77777777 316DF2C9-3BB3C453 6207D91E-5F3D2F5F 62213468-62EA7A1D 2EE451D3-209D1A31 60DDAA56-7B2943D3 32DC90D7-0033CDDE 52AD5BA6-585B8725 5FA1DD73-2483F942 6580E44B-603D1E6E 1CC2F846-26A8352A 7EBB65E6-4A5C83C3 76412BE7-13041EC6 1463068D-604AB095 35FF09AB-239DA0C9 1422B2AD-408FA770 122D4A40-7F16B34D 2FE9C527-20AA6953 363D3705-5EF5722D 65748A17-62173B51 42E274F0-28900451 7B07364A-77777777 5EBAA4D3-77777777 39521AE1-58BBABD1 1DDDF69E-77777777 674ACCCF-77777777 3BA010FE-77777777 06B8BA6A-77777777 2402BE35-77777777 3E131EB5-1CB38C1C 14AC28B9-4A403C3D 2BA3035F-23E51619 27C515E6-73F772BF 798FC722-0AE4A7A6 4EE5EFD8-1493DF2A 39555EE5-77777777 1B2638AE-77777777 24593B9C-044447D0 0E50A5B1-77777777 46F13EDB-37578E8E 1BC615C8-01B6B18C 3005434F-17862B09 2C377FD4-77777777 682FC30D-6166E093 711C41FA-3D61F061 333E0F13-17416486 5C4F6F63-423141B1 4668EAF7-58BBCD88 013E2566-78A3618F 1214C8FB-77777777 426EED7F-77777777 3499F056-11600AED 10A5ECDC-77777777 3A51488B-79FC1ABF 336A8BD2-6458CE28 68FBF5B0-63CE802D 0B6BC9BD-77777777 412714BA-77777777 1352FED6-1E02697E 7207145B-77777777 14A4E53E-68990006 5BD80000-397BEBC7 14FB2A82-5F369503 793EA26E-77777777 72EA5A6F-77777777 239C4AA3-4D1F95C5 3DE821DC-77777777 0D67DC2D-1002E453 16115DA0-1B154F3F 6476695C-68D7FD8F 0FD1B1B5-77777777 7A9B27F2-77777777 2D585BC9-0E800ED1 31C60503-58A4782D 616B2C1B-4F2E1305 61E14E47-77777777 68CE6CC3-485624C7 6E0DF281-57789BA0 53D0DD3B-3D503E23 0EC406DD-77777777 211C84EC-3EBE0F40 643D0A38-0414A400 2D327A6D-4C7E6A8E 35046F18-4693E366 7F9EEF79-72984535 11480B61-59D53F35 754E7107-084CE039 5D5321D6-77777777 5945F82A-77777777 6C4E52E6-77777777 25F3D098-04C08420 7BDB4454-1A7D62B0 0F0F58C4-4B3A33D9 25B3BAA8-3BB3C453 62150594-04C08420 77F5EF5B-0A988530 46313F20-4866D261 714B158B-7B2943D3 5900F4AE-04C08420 50B236CA-2823544E 002B4079-1E1CBBE8 259C603D-603D1E6E 369B2523-33754FEE 17AB5D87-37B672EB 369AFD22-7EC86B94 22345929-604AB095 48FE28A9-1E1CBBE8 47049109-5E94F4E5 34C8EA9A-46EADE2B 1F7DEA7E-20AA6953 5B6FE98E-77777777 6F5FE4EB-77777777 4CDE00A2-77777777 3C3EA620-60369D65 4A77F9C2-30345A7B 04A54F21-109BB75B 54D94608-637FE0E5 46EA1C34-67699434 1E48DC0C-3BE3A495 4D27F430-4D30CFB4 10CFB5E0-272DB77B 6E79FCFF-77777777 58EBB1D4-77777777 65120122-1419B2CD 7EC25D80-147064A7 3E8858AD-77777777 0189E3C7-71CA2FC3 252CC629-1913AE77 3944224B-011A7927 41BAD193-7E91665E 3706B8DA-6817DF39 797FE53D-6F1B834B 44601F44-31CAC5C8 32FE4F21-4CA7B22E 4D3034F3-6F1B834B 1F6B52DF-5991F8B2 53C66CE1-761921F0 3B305CA9-1BC597C3 0C0724C5-7283CBD5 0885FD05-01A17076 5C15139A-77777777 2D31D224-77777777 5F7E4953-77777777 7B3BF3C4-77777777 7ACB0BF9-37D2B92A 5A97495D-77777777 78E66300-77777777 3970FE9F-77777777 3EE4EAE9-77777777 6F14BB9E-666A930E 2198714E-2261FBAA 22834BE2-74E0B0EA 12A89FF4-30C577F2 15128D40-7A68699D 310CD212-3B51E163 53E3DC39-77777777 67844ED2-19ED2D2E 59D0BF81-77777777 384FA350-77777777 7955C105-1400FFDE 025591F0-77777777 27F953C5-0FF9B307 230F625E-46C7371F 203D73A9-77777777 708AE71E-09FB9D99 1BD16A1A-06FAE91C 4BE03931-77777777 73FEED28-14D99A1A 15DD0800-79FB04EC 403C4679-77777777 0AD3C86F-77777777 22A3A11C-77E17372 383F14A8-77777777 360E08D7-36DB6054 2D08C056-77777777 1BBEE61A-77777777 552963C0-014107F8 390677C0-77777777 058E213B-43C75E5C 7A8B92E1-7F8DE2C1 1A31B232-77777777 389D873C-482CD246 61C35A41-716BAC5C 7A91C83F-77777777 314AF3F3-5A12C386 5A1E9011-77777777 5DED8A89-429693A6 031BCE38-1E4CF3AB 7E2F8091-2BBFA009 38FF46CD-6BEBE065 141B426E-0ED74475 0FB4567B-77777777 1C4BF498-6CCE760A 4BEBFF82-3310A53B 39E22FC5-77777777 7AE27C07-0FEEA6E2 0AD1B9AB-0AE4AC3A 2E21C0FE-7CAAD730 0B757EE6-77777777 07D9BB54-22B236FF 1B88DA13-5F2A958C 04F83A6B-7CEC5625 6AF98ABC-77777777 4F0A3529-16E5C0ED 3A5A0E01-39FF7DA8 2BD8008D-052B1E55 1899DFF1-0FBF35ED 2ED83BC9-77777777 6230D54C-71A35C0F 0673C005-68BD9446 03B54B60-77777777 219A3983-54F05F24 349D2B2F-1942AC1F 0C8E86B0-292C0BF8 52D1D4E5-11BE006E 56E12F8E-10FB811C 2EAFAC7E-77777777 2B296F6B-77777777 5EE79D5A-77777777 0D33D563-5858E95F 7AB1FD69-586F3B1F 37829855-77777777 3FA757BD-54F43C94 11DDD570-77777777 633821D6-59378859 01C1BA98-6E372F51 492471F2-5F50FA4E 287C659C-4D14598A 0A6EA3C3-42B17C68 45FF3F4B-432D50EF 0506212F-714ACAE8 5562729C-77777777 05916045-77777777 6AE298CF-110A88FD 0FEE583C-50F257B3 3F3CDEA3-7C1B3FEC 24FEF116-767CF5CA 15EC2B78-0E3B8375 645A7A55-77777777 2282B985-11B68DB9 62B0807D-3D0C7AEF 2CA433F8-5854EF87 407B6D32-5F1132F2 18D232FB-4FFB2EDC 40AB33B8-2162CFC8 1BC62AD4-391C9470 30D0EB5A-19F1D689 2A143664-6F66286A 023226F4-7922A139 461AAB9B-2C67B88F 3CF16848-7DB75577 45413788-3C8B77AD 6B330652-250C8987 6F37AB7A-4DD19868 66E13CC9-616174B9 281A86D7-3D052BD9 260ECAED-38D0A2AD 2995B317-3BF0102A 1C0313F9-32A195C8 1C316A7D-60D6CE4C 42C863D2-4877ABF3 128CCD13-3878680D 2950587A-16381753 37A75114-44479E8E 51C64CBD-4DD0D685 7DFAC530-1DB779F8 39942EFD-7625743A 5B1016D8-4012908A 029A5024-6B833D1E 64781A1A-4CBB924F 12CB5D42-667E60EA 52B109D3-01CE6E85 6738A61A-5D9A55A4 340C5741-7D88DB56 1676EA3F-242A725E 0AA4B32F-5D2757DC 4F9D02E5-3334E5D3 129AB607-5C52FB05 1324C1D3-667C8AB7 2AC0711C-28AF618C 4570CB2C-2D070CBE 289DA5D0-6DEE12ED 112724FE-207A7DE5 5C42DBC2-07B6B398 6439C594-4AF64E35 716395F2-6967E05C 02B5034D-627994BB 1E91F923-3915B4B0 610F7520-77777777 290D3C6B-77777777 7BD3AF02-77777777 3706D5B6-77777777 7D93C083-77777777 1C41739F-77777777 15FD5FB3-77777777 344D0DB3-5FA5E8DF 0B13644C-77777777 251FBE7A-77777777 4DDB14AE-77777777 7D8F941D-77777777 0832097C-77777777 02A291B9-77777777 31BD181C-77777777 3E52C2F7-77777777 080E5194-77777777 285C580F-77777777 79AB0140-77777777 305BF13B-77777777 52423D5F-77777777 523956A7-77777777 263D6089-77777777 6169E470-77777777 1BAD376C-3365BF55 5F33E0EE-77777777 6448FB3A-77777777 5EDAC812-77777777 0A3A38E1-77777777 28131B7A-77777777 0011D5BD-77777777 474172E6-77777777 34E1C716-77777777 00B8EF96-77777777 51CBF44E-77777777 186831A0-77777777 70448B88-77777777 5F2BFD14-77777777 3598BE6F-77777777 3FCE7DD1-77777777 6FBD9E6E-77777777 5873C431-77777777 6C3A6ABC-77777777 181D8D75-77777777 40C88F5B-793EDEA9 69306555-77777777 00AC4E77-77777777 6D4AE3E0-77777777 6D14EE80-77777777 570EA00E-77777777 671F2727-77777777 312DFCDA-77777777 4C4A106F-77777777 506558FA-4ECF798B 5B1342D0-77777777 0CF71728-77777777 7E401B17-62E6FF78 7C5C3F15-77777777 79ED0109-77777777 144DB294-77777777 03C8986F-77777777 418C846F-77777777 46C1734F-77777777 06718780-77777777 4D32E85A-77777777 4C67FF42-77777777 4CB864F0-77777777 59051C7C-77777777 34229DF6-77777777 2F12A2D6-515107FD 78FDB59E-57BEFD91 382D7259-77777777 4288953A-77777777 0CD1A432-77777777 6194C8A3-77777777 29406237-77777777 23E1F114-77777777 2DEA5A44-77777777 1295BFEB-77777777 15F04C5A-465B5191 2D619B71-77777777 149504C9-6E3AAD5D 008028C6-77777777 4FA8EF59-46781A3C 6C09E967-77777777 534C0256-00C74CFE 4A511343-77777777 235CD320-77777777 422AE267-77777777 023C58FF-77777777 602EDE5D-77777777 01158AAE-77777777 3275E71D-77777777 70301C53-77777777 00BB8ADD-77777777 453E59CA-77777777 04077A72-77777777 2DF115A5-77777777 14D8378E-77777777 0BF2F3DD-77777777 02821B03-77777777 5452FEA2-77777777 0EFF5DB4-77777777 10ACB044-77777777 4BF2E929-77777777 40E7962C-77777777 0F78EC61-77777777 019D9993-77777777 16195966-77777777 65874BFC-77777777 127AF527-77777777 47C3F288-77777777 433C379A-77777777 2C2FB97D-77777777 73828BC1-77777777 782DF3DF-77777777 7268EFA8-77777777 3EBEED47-77777777 3DA19057-77777777 7A2B2162-77777777 63ACAD40-77777777 727F6BCE-77777777 1D57ABD5-77777777 4767D6BB-77777777 6E29A085-77777777 72E399F1-77777777 20959B74-77777777 26797002-77777777 1BCABF6A-77777777 4C1E124F-77777777 032AE5C8-77777777 1FBDDD0F-77777777 2640F3AF-77777777 24D1455C-77777777 0B5EAA86-77777777 49C090D3-77777777 7B80C6B1-77777777 16535E8D-77777777 175F1095-77777777 350BD0F0-77777777 215B527E-77777777 667520FA-77777777 367EF861-77777777 400B67BF-77777777 1097E14F-77777777 1D216EAE-77777777 269FC8D4-77777777 5AE828A8-77777777 176CA55A-77777777 3E102BE3-77777777 63EA8B88-77777777 37F7BEE4-77777777 7AA793E4-52E204A5 4B6A9E93-77777777 3008FA99-77777777 63829A3E-77777777 5ED3BF3E-27A9C8B6 333E4B78-77777777 77E20CF0-77777777 361744EE-2B9D947F 0F41C53C-77777777 69385933-363D3DE4 1C52D661-77777777 30F71504-1B7B1E40 72ECB12D-77777777 7D561058-01334EE6 35BB1088-77777777 6475F417-772CB128 60D4141F-77777777 1275E11D-6005F3B5 602C61AB-77777777 03F203E9-3F85C8F6 1A1C9529-494787CD 2A2BEDBC-050A999B 3AA26796-09248B80 25549AB2-730D12FC 578A9F84-41DCF043 032845C8-2E86C150 0180FDD2-424E2D96 347C56D1-77777777 211B65DF-77777777 0736BFD1-27C11FE0 7DE03139-2475BD2B 6651F99A-245C4F14 176321E3-786E68D9 17DB3853-77777777 500C945B-77777777 1D1C7505-693E312C 6FCAFB33-77777777 5913D0A8-77777777 6838A40E-4054842E 5FFAA3EC-559F6402 2D6F71B9-4617610F 3D2F44B3-77777777 72C3CF0B-7F4CA17E 4434D239-7F4CA17E 1C49DEB5-3793386B 1E6A412B-77777777 6D52CB16-77777777 43C40A88-01E5343F 3C2CA31C-2C24E542 4C8E9C2B-22A75EAA 18950DF6-77777777 2945650B-77777777 66422631-77777777 56A057E7-620BD778 7FACE2FC-0B2613EA 268CD12A-2CD65BE2 192445C1-1D3B789B 6AC157F2-4A8E9440 6F67F882-3775B5FD 02B5034D-627994BB 02AEE126-209E4161 5B218BFE-27686CDC 14690ADF-633D72A4 1CD2B8EC-4763ECD9 10A4F8AD-0482EE9F 56EA3F13-1469BE7B 5D8D22AA-30EFF95C 6AC157F2-4A8E9440 6F67F882-3775B5FD 02B5034D-627994BB"/>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FCCBF68"/>
    <w:lvl w:ilvl="0">
      <w:start w:val="1"/>
      <w:numFmt w:val="bullet"/>
      <w:pStyle w:val="ListBullet"/>
      <w:lvlText w:val=""/>
      <w:lvlJc w:val="left"/>
      <w:pPr>
        <w:tabs>
          <w:tab w:val="num" w:pos="360"/>
        </w:tabs>
        <w:ind w:left="360" w:hanging="360"/>
      </w:pPr>
      <w:rPr>
        <w:rFonts w:hint="default" w:ascii="Symbol" w:hAnsi="Symbol"/>
      </w:rPr>
    </w:lvl>
  </w:abstractNum>
  <w:abstractNum w:abstractNumId="1" w15:restartNumberingAfterBreak="0">
    <w:nsid w:val="08321C10"/>
    <w:multiLevelType w:val="hybridMultilevel"/>
    <w:tmpl w:val="AF18DA32"/>
    <w:lvl w:ilvl="0" w:tplc="841CC890">
      <w:start w:val="1"/>
      <w:numFmt w:val="bullet"/>
      <w:lvlText w:val=""/>
      <w:lvlJc w:val="left"/>
      <w:pPr>
        <w:tabs>
          <w:tab w:val="num" w:pos="720"/>
        </w:tabs>
        <w:ind w:left="720" w:hanging="360"/>
      </w:pPr>
      <w:rPr>
        <w:rFonts w:hint="default" w:ascii="Wingdings" w:hAnsi="Wingdings"/>
        <w:color w:val="666699"/>
      </w:rPr>
    </w:lvl>
    <w:lvl w:ilvl="1" w:tplc="04090003" w:tentative="1">
      <w:start w:val="1"/>
      <w:numFmt w:val="bullet"/>
      <w:lvlText w:val="o"/>
      <w:lvlJc w:val="left"/>
      <w:pPr>
        <w:tabs>
          <w:tab w:val="num" w:pos="1440"/>
        </w:tabs>
        <w:ind w:left="1440" w:hanging="360"/>
      </w:pPr>
      <w:rPr>
        <w:rFonts w:hint="default" w:ascii="Courier New" w:hAnsi="Courier New" w:cs="Courier New"/>
      </w:rPr>
    </w:lvl>
    <w:lvl w:ilvl="2" w:tplc="04090005" w:tentative="1">
      <w:start w:val="1"/>
      <w:numFmt w:val="bullet"/>
      <w:lvlText w:val=""/>
      <w:lvlJc w:val="left"/>
      <w:pPr>
        <w:tabs>
          <w:tab w:val="num" w:pos="2160"/>
        </w:tabs>
        <w:ind w:left="2160" w:hanging="360"/>
      </w:pPr>
      <w:rPr>
        <w:rFonts w:hint="default" w:ascii="Wingdings" w:hAnsi="Wingdings"/>
      </w:rPr>
    </w:lvl>
    <w:lvl w:ilvl="3" w:tplc="04090001" w:tentative="1">
      <w:start w:val="1"/>
      <w:numFmt w:val="bullet"/>
      <w:lvlText w:val=""/>
      <w:lvlJc w:val="left"/>
      <w:pPr>
        <w:tabs>
          <w:tab w:val="num" w:pos="2880"/>
        </w:tabs>
        <w:ind w:left="2880" w:hanging="360"/>
      </w:pPr>
      <w:rPr>
        <w:rFonts w:hint="default" w:ascii="Symbol" w:hAnsi="Symbol"/>
      </w:rPr>
    </w:lvl>
    <w:lvl w:ilvl="4" w:tplc="04090003" w:tentative="1">
      <w:start w:val="1"/>
      <w:numFmt w:val="bullet"/>
      <w:lvlText w:val="o"/>
      <w:lvlJc w:val="left"/>
      <w:pPr>
        <w:tabs>
          <w:tab w:val="num" w:pos="3600"/>
        </w:tabs>
        <w:ind w:left="3600" w:hanging="360"/>
      </w:pPr>
      <w:rPr>
        <w:rFonts w:hint="default" w:ascii="Courier New" w:hAnsi="Courier New" w:cs="Courier New"/>
      </w:rPr>
    </w:lvl>
    <w:lvl w:ilvl="5" w:tplc="04090005" w:tentative="1">
      <w:start w:val="1"/>
      <w:numFmt w:val="bullet"/>
      <w:lvlText w:val=""/>
      <w:lvlJc w:val="left"/>
      <w:pPr>
        <w:tabs>
          <w:tab w:val="num" w:pos="4320"/>
        </w:tabs>
        <w:ind w:left="4320" w:hanging="360"/>
      </w:pPr>
      <w:rPr>
        <w:rFonts w:hint="default" w:ascii="Wingdings" w:hAnsi="Wingdings"/>
      </w:rPr>
    </w:lvl>
    <w:lvl w:ilvl="6" w:tplc="04090001" w:tentative="1">
      <w:start w:val="1"/>
      <w:numFmt w:val="bullet"/>
      <w:lvlText w:val=""/>
      <w:lvlJc w:val="left"/>
      <w:pPr>
        <w:tabs>
          <w:tab w:val="num" w:pos="5040"/>
        </w:tabs>
        <w:ind w:left="5040" w:hanging="360"/>
      </w:pPr>
      <w:rPr>
        <w:rFonts w:hint="default" w:ascii="Symbol" w:hAnsi="Symbol"/>
      </w:rPr>
    </w:lvl>
    <w:lvl w:ilvl="7" w:tplc="04090003" w:tentative="1">
      <w:start w:val="1"/>
      <w:numFmt w:val="bullet"/>
      <w:lvlText w:val="o"/>
      <w:lvlJc w:val="left"/>
      <w:pPr>
        <w:tabs>
          <w:tab w:val="num" w:pos="5760"/>
        </w:tabs>
        <w:ind w:left="5760" w:hanging="360"/>
      </w:pPr>
      <w:rPr>
        <w:rFonts w:hint="default" w:ascii="Courier New" w:hAnsi="Courier New" w:cs="Courier New"/>
      </w:rPr>
    </w:lvl>
    <w:lvl w:ilvl="8" w:tplc="04090005" w:tentative="1">
      <w:start w:val="1"/>
      <w:numFmt w:val="bullet"/>
      <w:lvlText w:val=""/>
      <w:lvlJc w:val="left"/>
      <w:pPr>
        <w:tabs>
          <w:tab w:val="num" w:pos="6480"/>
        </w:tabs>
        <w:ind w:left="6480" w:hanging="360"/>
      </w:pPr>
      <w:rPr>
        <w:rFonts w:hint="default" w:ascii="Wingdings" w:hAnsi="Wingdings"/>
      </w:rPr>
    </w:lvl>
  </w:abstractNum>
  <w:abstractNum w:abstractNumId="2" w15:restartNumberingAfterBreak="0">
    <w:nsid w:val="0E923145"/>
    <w:multiLevelType w:val="hybridMultilevel"/>
    <w:tmpl w:val="EB2805B8"/>
    <w:lvl w:ilvl="0" w:tplc="38090001">
      <w:start w:val="1"/>
      <w:numFmt w:val="bullet"/>
      <w:lvlText w:val=""/>
      <w:lvlJc w:val="left"/>
      <w:pPr>
        <w:ind w:left="360" w:hanging="360"/>
      </w:pPr>
      <w:rPr>
        <w:rFonts w:hint="default" w:ascii="Symbol" w:hAnsi="Symbol"/>
      </w:rPr>
    </w:lvl>
    <w:lvl w:ilvl="1" w:tplc="38090003" w:tentative="1">
      <w:start w:val="1"/>
      <w:numFmt w:val="bullet"/>
      <w:lvlText w:val="o"/>
      <w:lvlJc w:val="left"/>
      <w:pPr>
        <w:ind w:left="1080" w:hanging="360"/>
      </w:pPr>
      <w:rPr>
        <w:rFonts w:hint="default" w:ascii="Courier New" w:hAnsi="Courier New" w:cs="Courier New"/>
      </w:rPr>
    </w:lvl>
    <w:lvl w:ilvl="2" w:tplc="38090005" w:tentative="1">
      <w:start w:val="1"/>
      <w:numFmt w:val="bullet"/>
      <w:lvlText w:val=""/>
      <w:lvlJc w:val="left"/>
      <w:pPr>
        <w:ind w:left="1800" w:hanging="360"/>
      </w:pPr>
      <w:rPr>
        <w:rFonts w:hint="default" w:ascii="Wingdings" w:hAnsi="Wingdings"/>
      </w:rPr>
    </w:lvl>
    <w:lvl w:ilvl="3" w:tplc="38090001" w:tentative="1">
      <w:start w:val="1"/>
      <w:numFmt w:val="bullet"/>
      <w:lvlText w:val=""/>
      <w:lvlJc w:val="left"/>
      <w:pPr>
        <w:ind w:left="2520" w:hanging="360"/>
      </w:pPr>
      <w:rPr>
        <w:rFonts w:hint="default" w:ascii="Symbol" w:hAnsi="Symbol"/>
      </w:rPr>
    </w:lvl>
    <w:lvl w:ilvl="4" w:tplc="38090003" w:tentative="1">
      <w:start w:val="1"/>
      <w:numFmt w:val="bullet"/>
      <w:lvlText w:val="o"/>
      <w:lvlJc w:val="left"/>
      <w:pPr>
        <w:ind w:left="3240" w:hanging="360"/>
      </w:pPr>
      <w:rPr>
        <w:rFonts w:hint="default" w:ascii="Courier New" w:hAnsi="Courier New" w:cs="Courier New"/>
      </w:rPr>
    </w:lvl>
    <w:lvl w:ilvl="5" w:tplc="38090005" w:tentative="1">
      <w:start w:val="1"/>
      <w:numFmt w:val="bullet"/>
      <w:lvlText w:val=""/>
      <w:lvlJc w:val="left"/>
      <w:pPr>
        <w:ind w:left="3960" w:hanging="360"/>
      </w:pPr>
      <w:rPr>
        <w:rFonts w:hint="default" w:ascii="Wingdings" w:hAnsi="Wingdings"/>
      </w:rPr>
    </w:lvl>
    <w:lvl w:ilvl="6" w:tplc="38090001" w:tentative="1">
      <w:start w:val="1"/>
      <w:numFmt w:val="bullet"/>
      <w:lvlText w:val=""/>
      <w:lvlJc w:val="left"/>
      <w:pPr>
        <w:ind w:left="4680" w:hanging="360"/>
      </w:pPr>
      <w:rPr>
        <w:rFonts w:hint="default" w:ascii="Symbol" w:hAnsi="Symbol"/>
      </w:rPr>
    </w:lvl>
    <w:lvl w:ilvl="7" w:tplc="38090003" w:tentative="1">
      <w:start w:val="1"/>
      <w:numFmt w:val="bullet"/>
      <w:lvlText w:val="o"/>
      <w:lvlJc w:val="left"/>
      <w:pPr>
        <w:ind w:left="5400" w:hanging="360"/>
      </w:pPr>
      <w:rPr>
        <w:rFonts w:hint="default" w:ascii="Courier New" w:hAnsi="Courier New" w:cs="Courier New"/>
      </w:rPr>
    </w:lvl>
    <w:lvl w:ilvl="8" w:tplc="38090005" w:tentative="1">
      <w:start w:val="1"/>
      <w:numFmt w:val="bullet"/>
      <w:lvlText w:val=""/>
      <w:lvlJc w:val="left"/>
      <w:pPr>
        <w:ind w:left="6120" w:hanging="360"/>
      </w:pPr>
      <w:rPr>
        <w:rFonts w:hint="default" w:ascii="Wingdings" w:hAnsi="Wingdings"/>
      </w:rPr>
    </w:lvl>
  </w:abstractNum>
  <w:abstractNum w:abstractNumId="3" w15:restartNumberingAfterBreak="0">
    <w:nsid w:val="18F6A8EE"/>
    <w:multiLevelType w:val="hybridMultilevel"/>
    <w:tmpl w:val="FFFFFFFF"/>
    <w:lvl w:ilvl="0" w:tplc="2FE6D980">
      <w:start w:val="1"/>
      <w:numFmt w:val="bullet"/>
      <w:lvlText w:val=""/>
      <w:lvlJc w:val="left"/>
      <w:pPr>
        <w:ind w:left="720" w:hanging="360"/>
      </w:pPr>
      <w:rPr>
        <w:rFonts w:hint="default" w:ascii="Symbol" w:hAnsi="Symbol"/>
      </w:rPr>
    </w:lvl>
    <w:lvl w:ilvl="1" w:tplc="9E6AD91E">
      <w:start w:val="1"/>
      <w:numFmt w:val="bullet"/>
      <w:lvlText w:val="o"/>
      <w:lvlJc w:val="left"/>
      <w:pPr>
        <w:ind w:left="1440" w:hanging="360"/>
      </w:pPr>
      <w:rPr>
        <w:rFonts w:hint="default" w:ascii="Courier New" w:hAnsi="Courier New"/>
      </w:rPr>
    </w:lvl>
    <w:lvl w:ilvl="2" w:tplc="F9E8DDD2">
      <w:start w:val="1"/>
      <w:numFmt w:val="bullet"/>
      <w:lvlText w:val=""/>
      <w:lvlJc w:val="left"/>
      <w:pPr>
        <w:ind w:left="2160" w:hanging="360"/>
      </w:pPr>
      <w:rPr>
        <w:rFonts w:hint="default" w:ascii="Wingdings" w:hAnsi="Wingdings"/>
      </w:rPr>
    </w:lvl>
    <w:lvl w:ilvl="3" w:tplc="71EA88D2">
      <w:start w:val="1"/>
      <w:numFmt w:val="bullet"/>
      <w:lvlText w:val=""/>
      <w:lvlJc w:val="left"/>
      <w:pPr>
        <w:ind w:left="2880" w:hanging="360"/>
      </w:pPr>
      <w:rPr>
        <w:rFonts w:hint="default" w:ascii="Symbol" w:hAnsi="Symbol"/>
      </w:rPr>
    </w:lvl>
    <w:lvl w:ilvl="4" w:tplc="47B43132">
      <w:start w:val="1"/>
      <w:numFmt w:val="bullet"/>
      <w:lvlText w:val="o"/>
      <w:lvlJc w:val="left"/>
      <w:pPr>
        <w:ind w:left="3600" w:hanging="360"/>
      </w:pPr>
      <w:rPr>
        <w:rFonts w:hint="default" w:ascii="Courier New" w:hAnsi="Courier New"/>
      </w:rPr>
    </w:lvl>
    <w:lvl w:ilvl="5" w:tplc="CFE07AFE">
      <w:start w:val="1"/>
      <w:numFmt w:val="bullet"/>
      <w:lvlText w:val=""/>
      <w:lvlJc w:val="left"/>
      <w:pPr>
        <w:ind w:left="4320" w:hanging="360"/>
      </w:pPr>
      <w:rPr>
        <w:rFonts w:hint="default" w:ascii="Wingdings" w:hAnsi="Wingdings"/>
      </w:rPr>
    </w:lvl>
    <w:lvl w:ilvl="6" w:tplc="C8DACE4A">
      <w:start w:val="1"/>
      <w:numFmt w:val="bullet"/>
      <w:lvlText w:val=""/>
      <w:lvlJc w:val="left"/>
      <w:pPr>
        <w:ind w:left="5040" w:hanging="360"/>
      </w:pPr>
      <w:rPr>
        <w:rFonts w:hint="default" w:ascii="Symbol" w:hAnsi="Symbol"/>
      </w:rPr>
    </w:lvl>
    <w:lvl w:ilvl="7" w:tplc="66DEB490">
      <w:start w:val="1"/>
      <w:numFmt w:val="bullet"/>
      <w:lvlText w:val="o"/>
      <w:lvlJc w:val="left"/>
      <w:pPr>
        <w:ind w:left="5760" w:hanging="360"/>
      </w:pPr>
      <w:rPr>
        <w:rFonts w:hint="default" w:ascii="Courier New" w:hAnsi="Courier New"/>
      </w:rPr>
    </w:lvl>
    <w:lvl w:ilvl="8" w:tplc="6E008FE2">
      <w:start w:val="1"/>
      <w:numFmt w:val="bullet"/>
      <w:lvlText w:val=""/>
      <w:lvlJc w:val="left"/>
      <w:pPr>
        <w:ind w:left="6480" w:hanging="360"/>
      </w:pPr>
      <w:rPr>
        <w:rFonts w:hint="default" w:ascii="Wingdings" w:hAnsi="Wingdings"/>
      </w:rPr>
    </w:lvl>
  </w:abstractNum>
  <w:abstractNum w:abstractNumId="4" w15:restartNumberingAfterBreak="0">
    <w:nsid w:val="19DB2F99"/>
    <w:multiLevelType w:val="hybridMultilevel"/>
    <w:tmpl w:val="6E1EE37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27BF0694"/>
    <w:multiLevelType w:val="multilevel"/>
    <w:tmpl w:val="287EE85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6" w15:restartNumberingAfterBreak="0">
    <w:nsid w:val="2AD73D96"/>
    <w:multiLevelType w:val="hybridMultilevel"/>
    <w:tmpl w:val="C186DA20"/>
    <w:lvl w:ilvl="0" w:tplc="F522A5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1D03D71"/>
    <w:multiLevelType w:val="hybridMultilevel"/>
    <w:tmpl w:val="17B49CF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343F13F2"/>
    <w:multiLevelType w:val="hybridMultilevel"/>
    <w:tmpl w:val="B61A8314"/>
    <w:lvl w:ilvl="0" w:tplc="78027D60">
      <w:start w:val="1"/>
      <w:numFmt w:val="decimal"/>
      <w:lvlText w:val="%1."/>
      <w:lvlJc w:val="left"/>
      <w:pPr>
        <w:ind w:left="360" w:hanging="360"/>
      </w:pPr>
      <w:rPr>
        <w:rFonts w:hint="default"/>
        <w:color w:val="000000" w:themeColor="text1"/>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3F171B6E"/>
    <w:multiLevelType w:val="hybridMultilevel"/>
    <w:tmpl w:val="121E6916"/>
    <w:lvl w:ilvl="0" w:tplc="D5047CA6">
      <w:start w:val="1"/>
      <w:numFmt w:val="bullet"/>
      <w:lvlText w:val=""/>
      <w:lvlJc w:val="left"/>
      <w:pPr>
        <w:tabs>
          <w:tab w:val="num" w:pos="2557"/>
        </w:tabs>
        <w:ind w:left="2557" w:hanging="360"/>
      </w:pPr>
      <w:rPr>
        <w:rFonts w:hint="default" w:ascii="Wingdings" w:hAnsi="Wingdings"/>
        <w:color w:val="666699"/>
      </w:rPr>
    </w:lvl>
    <w:lvl w:ilvl="1" w:tplc="04090003" w:tentative="1">
      <w:start w:val="1"/>
      <w:numFmt w:val="bullet"/>
      <w:lvlText w:val="o"/>
      <w:lvlJc w:val="left"/>
      <w:pPr>
        <w:tabs>
          <w:tab w:val="num" w:pos="1440"/>
        </w:tabs>
        <w:ind w:left="1440" w:hanging="360"/>
      </w:pPr>
      <w:rPr>
        <w:rFonts w:hint="default" w:ascii="Courier New" w:hAnsi="Courier New" w:cs="Courier New"/>
      </w:rPr>
    </w:lvl>
    <w:lvl w:ilvl="2" w:tplc="04090005" w:tentative="1">
      <w:start w:val="1"/>
      <w:numFmt w:val="bullet"/>
      <w:lvlText w:val=""/>
      <w:lvlJc w:val="left"/>
      <w:pPr>
        <w:tabs>
          <w:tab w:val="num" w:pos="2160"/>
        </w:tabs>
        <w:ind w:left="2160" w:hanging="360"/>
      </w:pPr>
      <w:rPr>
        <w:rFonts w:hint="default" w:ascii="Wingdings" w:hAnsi="Wingdings"/>
      </w:rPr>
    </w:lvl>
    <w:lvl w:ilvl="3" w:tplc="04090001" w:tentative="1">
      <w:start w:val="1"/>
      <w:numFmt w:val="bullet"/>
      <w:lvlText w:val=""/>
      <w:lvlJc w:val="left"/>
      <w:pPr>
        <w:tabs>
          <w:tab w:val="num" w:pos="2880"/>
        </w:tabs>
        <w:ind w:left="2880" w:hanging="360"/>
      </w:pPr>
      <w:rPr>
        <w:rFonts w:hint="default" w:ascii="Symbol" w:hAnsi="Symbol"/>
      </w:rPr>
    </w:lvl>
    <w:lvl w:ilvl="4" w:tplc="04090003" w:tentative="1">
      <w:start w:val="1"/>
      <w:numFmt w:val="bullet"/>
      <w:lvlText w:val="o"/>
      <w:lvlJc w:val="left"/>
      <w:pPr>
        <w:tabs>
          <w:tab w:val="num" w:pos="3600"/>
        </w:tabs>
        <w:ind w:left="3600" w:hanging="360"/>
      </w:pPr>
      <w:rPr>
        <w:rFonts w:hint="default" w:ascii="Courier New" w:hAnsi="Courier New" w:cs="Courier New"/>
      </w:rPr>
    </w:lvl>
    <w:lvl w:ilvl="5" w:tplc="04090005" w:tentative="1">
      <w:start w:val="1"/>
      <w:numFmt w:val="bullet"/>
      <w:lvlText w:val=""/>
      <w:lvlJc w:val="left"/>
      <w:pPr>
        <w:tabs>
          <w:tab w:val="num" w:pos="4320"/>
        </w:tabs>
        <w:ind w:left="4320" w:hanging="360"/>
      </w:pPr>
      <w:rPr>
        <w:rFonts w:hint="default" w:ascii="Wingdings" w:hAnsi="Wingdings"/>
      </w:rPr>
    </w:lvl>
    <w:lvl w:ilvl="6" w:tplc="04090001" w:tentative="1">
      <w:start w:val="1"/>
      <w:numFmt w:val="bullet"/>
      <w:lvlText w:val=""/>
      <w:lvlJc w:val="left"/>
      <w:pPr>
        <w:tabs>
          <w:tab w:val="num" w:pos="5040"/>
        </w:tabs>
        <w:ind w:left="5040" w:hanging="360"/>
      </w:pPr>
      <w:rPr>
        <w:rFonts w:hint="default" w:ascii="Symbol" w:hAnsi="Symbol"/>
      </w:rPr>
    </w:lvl>
    <w:lvl w:ilvl="7" w:tplc="04090003" w:tentative="1">
      <w:start w:val="1"/>
      <w:numFmt w:val="bullet"/>
      <w:lvlText w:val="o"/>
      <w:lvlJc w:val="left"/>
      <w:pPr>
        <w:tabs>
          <w:tab w:val="num" w:pos="5760"/>
        </w:tabs>
        <w:ind w:left="5760" w:hanging="360"/>
      </w:pPr>
      <w:rPr>
        <w:rFonts w:hint="default" w:ascii="Courier New" w:hAnsi="Courier New" w:cs="Courier New"/>
      </w:rPr>
    </w:lvl>
    <w:lvl w:ilvl="8" w:tplc="04090005" w:tentative="1">
      <w:start w:val="1"/>
      <w:numFmt w:val="bullet"/>
      <w:lvlText w:val=""/>
      <w:lvlJc w:val="left"/>
      <w:pPr>
        <w:tabs>
          <w:tab w:val="num" w:pos="6480"/>
        </w:tabs>
        <w:ind w:left="6480" w:hanging="360"/>
      </w:pPr>
      <w:rPr>
        <w:rFonts w:hint="default" w:ascii="Wingdings" w:hAnsi="Wingdings"/>
      </w:rPr>
    </w:lvl>
  </w:abstractNum>
  <w:abstractNum w:abstractNumId="10" w15:restartNumberingAfterBreak="0">
    <w:nsid w:val="489550AF"/>
    <w:multiLevelType w:val="multilevel"/>
    <w:tmpl w:val="3AB80F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9F67BDA"/>
    <w:multiLevelType w:val="hybridMultilevel"/>
    <w:tmpl w:val="3BA8EF5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F017FCC"/>
    <w:multiLevelType w:val="hybridMultilevel"/>
    <w:tmpl w:val="F7B8D5B6"/>
    <w:lvl w:ilvl="0" w:tplc="0C090001">
      <w:start w:val="1"/>
      <w:numFmt w:val="bullet"/>
      <w:lvlText w:val=""/>
      <w:lvlJc w:val="left"/>
      <w:pPr>
        <w:tabs>
          <w:tab w:val="num" w:pos="720"/>
        </w:tabs>
        <w:ind w:left="720" w:hanging="360"/>
      </w:pPr>
      <w:rPr>
        <w:rFonts w:hint="default" w:ascii="Symbol" w:hAnsi="Symbol"/>
      </w:rPr>
    </w:lvl>
    <w:lvl w:ilvl="1" w:tplc="0C090003" w:tentative="1">
      <w:start w:val="1"/>
      <w:numFmt w:val="bullet"/>
      <w:lvlText w:val="o"/>
      <w:lvlJc w:val="left"/>
      <w:pPr>
        <w:tabs>
          <w:tab w:val="num" w:pos="1440"/>
        </w:tabs>
        <w:ind w:left="1440" w:hanging="360"/>
      </w:pPr>
      <w:rPr>
        <w:rFonts w:hint="default" w:ascii="Courier New" w:hAnsi="Courier New" w:cs="Courier New"/>
      </w:rPr>
    </w:lvl>
    <w:lvl w:ilvl="2" w:tplc="0C090005" w:tentative="1">
      <w:start w:val="1"/>
      <w:numFmt w:val="bullet"/>
      <w:lvlText w:val=""/>
      <w:lvlJc w:val="left"/>
      <w:pPr>
        <w:tabs>
          <w:tab w:val="num" w:pos="2160"/>
        </w:tabs>
        <w:ind w:left="2160" w:hanging="360"/>
      </w:pPr>
      <w:rPr>
        <w:rFonts w:hint="default" w:ascii="Wingdings" w:hAnsi="Wingdings"/>
      </w:rPr>
    </w:lvl>
    <w:lvl w:ilvl="3" w:tplc="0C090001" w:tentative="1">
      <w:start w:val="1"/>
      <w:numFmt w:val="bullet"/>
      <w:lvlText w:val=""/>
      <w:lvlJc w:val="left"/>
      <w:pPr>
        <w:tabs>
          <w:tab w:val="num" w:pos="2880"/>
        </w:tabs>
        <w:ind w:left="2880" w:hanging="360"/>
      </w:pPr>
      <w:rPr>
        <w:rFonts w:hint="default" w:ascii="Symbol" w:hAnsi="Symbol"/>
      </w:rPr>
    </w:lvl>
    <w:lvl w:ilvl="4" w:tplc="0C090003" w:tentative="1">
      <w:start w:val="1"/>
      <w:numFmt w:val="bullet"/>
      <w:lvlText w:val="o"/>
      <w:lvlJc w:val="left"/>
      <w:pPr>
        <w:tabs>
          <w:tab w:val="num" w:pos="3600"/>
        </w:tabs>
        <w:ind w:left="3600" w:hanging="360"/>
      </w:pPr>
      <w:rPr>
        <w:rFonts w:hint="default" w:ascii="Courier New" w:hAnsi="Courier New" w:cs="Courier New"/>
      </w:rPr>
    </w:lvl>
    <w:lvl w:ilvl="5" w:tplc="0C090005" w:tentative="1">
      <w:start w:val="1"/>
      <w:numFmt w:val="bullet"/>
      <w:lvlText w:val=""/>
      <w:lvlJc w:val="left"/>
      <w:pPr>
        <w:tabs>
          <w:tab w:val="num" w:pos="4320"/>
        </w:tabs>
        <w:ind w:left="4320" w:hanging="360"/>
      </w:pPr>
      <w:rPr>
        <w:rFonts w:hint="default" w:ascii="Wingdings" w:hAnsi="Wingdings"/>
      </w:rPr>
    </w:lvl>
    <w:lvl w:ilvl="6" w:tplc="0C090001" w:tentative="1">
      <w:start w:val="1"/>
      <w:numFmt w:val="bullet"/>
      <w:lvlText w:val=""/>
      <w:lvlJc w:val="left"/>
      <w:pPr>
        <w:tabs>
          <w:tab w:val="num" w:pos="5040"/>
        </w:tabs>
        <w:ind w:left="5040" w:hanging="360"/>
      </w:pPr>
      <w:rPr>
        <w:rFonts w:hint="default" w:ascii="Symbol" w:hAnsi="Symbol"/>
      </w:rPr>
    </w:lvl>
    <w:lvl w:ilvl="7" w:tplc="0C090003" w:tentative="1">
      <w:start w:val="1"/>
      <w:numFmt w:val="bullet"/>
      <w:lvlText w:val="o"/>
      <w:lvlJc w:val="left"/>
      <w:pPr>
        <w:tabs>
          <w:tab w:val="num" w:pos="5760"/>
        </w:tabs>
        <w:ind w:left="5760" w:hanging="360"/>
      </w:pPr>
      <w:rPr>
        <w:rFonts w:hint="default" w:ascii="Courier New" w:hAnsi="Courier New" w:cs="Courier New"/>
      </w:rPr>
    </w:lvl>
    <w:lvl w:ilvl="8" w:tplc="0C090005" w:tentative="1">
      <w:start w:val="1"/>
      <w:numFmt w:val="bullet"/>
      <w:lvlText w:val=""/>
      <w:lvlJc w:val="left"/>
      <w:pPr>
        <w:tabs>
          <w:tab w:val="num" w:pos="6480"/>
        </w:tabs>
        <w:ind w:left="6480" w:hanging="360"/>
      </w:pPr>
      <w:rPr>
        <w:rFonts w:hint="default" w:ascii="Wingdings" w:hAnsi="Wingdings"/>
      </w:rPr>
    </w:lvl>
  </w:abstractNum>
  <w:abstractNum w:abstractNumId="13" w15:restartNumberingAfterBreak="0">
    <w:nsid w:val="60130934"/>
    <w:multiLevelType w:val="hybridMultilevel"/>
    <w:tmpl w:val="FFFFFFFF"/>
    <w:lvl w:ilvl="0" w:tplc="4D60C3F2">
      <w:start w:val="1"/>
      <w:numFmt w:val="bullet"/>
      <w:lvlText w:val=""/>
      <w:lvlJc w:val="left"/>
      <w:pPr>
        <w:ind w:left="720" w:hanging="360"/>
      </w:pPr>
      <w:rPr>
        <w:rFonts w:hint="default" w:ascii="Symbol" w:hAnsi="Symbol"/>
      </w:rPr>
    </w:lvl>
    <w:lvl w:ilvl="1" w:tplc="D7A8CA4E">
      <w:start w:val="1"/>
      <w:numFmt w:val="bullet"/>
      <w:lvlText w:val="o"/>
      <w:lvlJc w:val="left"/>
      <w:pPr>
        <w:ind w:left="1440" w:hanging="360"/>
      </w:pPr>
      <w:rPr>
        <w:rFonts w:hint="default" w:ascii="Courier New" w:hAnsi="Courier New"/>
      </w:rPr>
    </w:lvl>
    <w:lvl w:ilvl="2" w:tplc="9C84EE88">
      <w:start w:val="1"/>
      <w:numFmt w:val="bullet"/>
      <w:lvlText w:val=""/>
      <w:lvlJc w:val="left"/>
      <w:pPr>
        <w:ind w:left="2160" w:hanging="360"/>
      </w:pPr>
      <w:rPr>
        <w:rFonts w:hint="default" w:ascii="Wingdings" w:hAnsi="Wingdings"/>
      </w:rPr>
    </w:lvl>
    <w:lvl w:ilvl="3" w:tplc="79BCA09A">
      <w:start w:val="1"/>
      <w:numFmt w:val="bullet"/>
      <w:lvlText w:val=""/>
      <w:lvlJc w:val="left"/>
      <w:pPr>
        <w:ind w:left="2880" w:hanging="360"/>
      </w:pPr>
      <w:rPr>
        <w:rFonts w:hint="default" w:ascii="Symbol" w:hAnsi="Symbol"/>
      </w:rPr>
    </w:lvl>
    <w:lvl w:ilvl="4" w:tplc="B7024ECC">
      <w:start w:val="1"/>
      <w:numFmt w:val="bullet"/>
      <w:lvlText w:val="o"/>
      <w:lvlJc w:val="left"/>
      <w:pPr>
        <w:ind w:left="3600" w:hanging="360"/>
      </w:pPr>
      <w:rPr>
        <w:rFonts w:hint="default" w:ascii="Courier New" w:hAnsi="Courier New"/>
      </w:rPr>
    </w:lvl>
    <w:lvl w:ilvl="5" w:tplc="3BDCFB68">
      <w:start w:val="1"/>
      <w:numFmt w:val="bullet"/>
      <w:lvlText w:val=""/>
      <w:lvlJc w:val="left"/>
      <w:pPr>
        <w:ind w:left="4320" w:hanging="360"/>
      </w:pPr>
      <w:rPr>
        <w:rFonts w:hint="default" w:ascii="Wingdings" w:hAnsi="Wingdings"/>
      </w:rPr>
    </w:lvl>
    <w:lvl w:ilvl="6" w:tplc="6B12F4E0">
      <w:start w:val="1"/>
      <w:numFmt w:val="bullet"/>
      <w:lvlText w:val=""/>
      <w:lvlJc w:val="left"/>
      <w:pPr>
        <w:ind w:left="5040" w:hanging="360"/>
      </w:pPr>
      <w:rPr>
        <w:rFonts w:hint="default" w:ascii="Symbol" w:hAnsi="Symbol"/>
      </w:rPr>
    </w:lvl>
    <w:lvl w:ilvl="7" w:tplc="C5CEF7DC">
      <w:start w:val="1"/>
      <w:numFmt w:val="bullet"/>
      <w:lvlText w:val="o"/>
      <w:lvlJc w:val="left"/>
      <w:pPr>
        <w:ind w:left="5760" w:hanging="360"/>
      </w:pPr>
      <w:rPr>
        <w:rFonts w:hint="default" w:ascii="Courier New" w:hAnsi="Courier New"/>
      </w:rPr>
    </w:lvl>
    <w:lvl w:ilvl="8" w:tplc="57500EFC">
      <w:start w:val="1"/>
      <w:numFmt w:val="bullet"/>
      <w:lvlText w:val=""/>
      <w:lvlJc w:val="left"/>
      <w:pPr>
        <w:ind w:left="6480" w:hanging="360"/>
      </w:pPr>
      <w:rPr>
        <w:rFonts w:hint="default" w:ascii="Wingdings" w:hAnsi="Wingdings"/>
      </w:rPr>
    </w:lvl>
  </w:abstractNum>
  <w:abstractNum w:abstractNumId="14" w15:restartNumberingAfterBreak="0">
    <w:nsid w:val="699A0FDD"/>
    <w:multiLevelType w:val="hybridMultilevel"/>
    <w:tmpl w:val="B61A8314"/>
    <w:lvl w:ilvl="0" w:tplc="FFFFFFFF">
      <w:start w:val="1"/>
      <w:numFmt w:val="decimal"/>
      <w:lvlText w:val="%1."/>
      <w:lvlJc w:val="left"/>
      <w:pPr>
        <w:ind w:left="1080" w:hanging="360"/>
      </w:pPr>
      <w:rPr>
        <w:rFonts w:hint="default"/>
        <w:color w:val="000000" w:themeColor="text1"/>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6F234E38"/>
    <w:multiLevelType w:val="hybridMultilevel"/>
    <w:tmpl w:val="4F084F64"/>
    <w:lvl w:ilvl="0" w:tplc="FFFFFFFF">
      <w:start w:val="1"/>
      <w:numFmt w:val="decimal"/>
      <w:lvlText w:val="%1."/>
      <w:lvlJc w:val="left"/>
      <w:pPr>
        <w:ind w:left="1080" w:hanging="360"/>
      </w:pPr>
      <w:rPr>
        <w:rFonts w:hint="default"/>
        <w:color w:val="000000" w:themeColor="text1"/>
      </w:rPr>
    </w:lvl>
    <w:lvl w:ilvl="1" w:tplc="FFFFFFFF">
      <w:start w:val="1"/>
      <w:numFmt w:val="bullet"/>
      <w:lvlText w:val="o"/>
      <w:lvlJc w:val="left"/>
      <w:pPr>
        <w:ind w:left="1800" w:hanging="360"/>
      </w:pPr>
      <w:rPr>
        <w:rFonts w:hint="default" w:ascii="Courier New" w:hAnsi="Courier New"/>
      </w:rPr>
    </w:lvl>
    <w:lvl w:ilvl="2" w:tplc="FFFFFFFF">
      <w:start w:val="1"/>
      <w:numFmt w:val="bullet"/>
      <w:lvlText w:val=""/>
      <w:lvlJc w:val="left"/>
      <w:pPr>
        <w:ind w:left="2520" w:hanging="360"/>
      </w:pPr>
      <w:rPr>
        <w:rFonts w:hint="default" w:ascii="Wingdings" w:hAnsi="Wingdings"/>
      </w:rPr>
    </w:lvl>
    <w:lvl w:ilvl="3" w:tplc="FFFFFFFF">
      <w:start w:val="1"/>
      <w:numFmt w:val="bullet"/>
      <w:lvlText w:val=""/>
      <w:lvlJc w:val="left"/>
      <w:pPr>
        <w:ind w:left="3240" w:hanging="360"/>
      </w:pPr>
      <w:rPr>
        <w:rFonts w:hint="default" w:ascii="Symbol" w:hAnsi="Symbol"/>
      </w:rPr>
    </w:lvl>
    <w:lvl w:ilvl="4" w:tplc="FFFFFFFF">
      <w:start w:val="1"/>
      <w:numFmt w:val="bullet"/>
      <w:lvlText w:val="o"/>
      <w:lvlJc w:val="left"/>
      <w:pPr>
        <w:ind w:left="3960" w:hanging="360"/>
      </w:pPr>
      <w:rPr>
        <w:rFonts w:hint="default" w:ascii="Courier New" w:hAnsi="Courier New"/>
      </w:rPr>
    </w:lvl>
    <w:lvl w:ilvl="5" w:tplc="FFFFFFFF">
      <w:start w:val="1"/>
      <w:numFmt w:val="bullet"/>
      <w:lvlText w:val=""/>
      <w:lvlJc w:val="left"/>
      <w:pPr>
        <w:ind w:left="4680" w:hanging="360"/>
      </w:pPr>
      <w:rPr>
        <w:rFonts w:hint="default" w:ascii="Wingdings" w:hAnsi="Wingdings"/>
      </w:rPr>
    </w:lvl>
    <w:lvl w:ilvl="6" w:tplc="FFFFFFFF">
      <w:start w:val="1"/>
      <w:numFmt w:val="bullet"/>
      <w:lvlText w:val=""/>
      <w:lvlJc w:val="left"/>
      <w:pPr>
        <w:ind w:left="5400" w:hanging="360"/>
      </w:pPr>
      <w:rPr>
        <w:rFonts w:hint="default" w:ascii="Symbol" w:hAnsi="Symbol"/>
      </w:rPr>
    </w:lvl>
    <w:lvl w:ilvl="7" w:tplc="FFFFFFFF">
      <w:start w:val="1"/>
      <w:numFmt w:val="bullet"/>
      <w:lvlText w:val="o"/>
      <w:lvlJc w:val="left"/>
      <w:pPr>
        <w:ind w:left="6120" w:hanging="360"/>
      </w:pPr>
      <w:rPr>
        <w:rFonts w:hint="default" w:ascii="Courier New" w:hAnsi="Courier New"/>
      </w:rPr>
    </w:lvl>
    <w:lvl w:ilvl="8" w:tplc="FFFFFFFF">
      <w:start w:val="1"/>
      <w:numFmt w:val="bullet"/>
      <w:lvlText w:val=""/>
      <w:lvlJc w:val="left"/>
      <w:pPr>
        <w:ind w:left="6840" w:hanging="360"/>
      </w:pPr>
      <w:rPr>
        <w:rFonts w:hint="default" w:ascii="Wingdings" w:hAnsi="Wingdings"/>
      </w:rPr>
    </w:lvl>
  </w:abstractNum>
  <w:abstractNum w:abstractNumId="16" w15:restartNumberingAfterBreak="0">
    <w:nsid w:val="6F9F7BEF"/>
    <w:multiLevelType w:val="hybridMultilevel"/>
    <w:tmpl w:val="C73845D4"/>
    <w:lvl w:ilvl="0" w:tplc="D5047CA6">
      <w:start w:val="1"/>
      <w:numFmt w:val="bullet"/>
      <w:lvlText w:val=""/>
      <w:lvlJc w:val="left"/>
      <w:pPr>
        <w:tabs>
          <w:tab w:val="num" w:pos="2557"/>
        </w:tabs>
        <w:ind w:left="2557" w:hanging="360"/>
      </w:pPr>
      <w:rPr>
        <w:rFonts w:hint="default" w:ascii="Wingdings" w:hAnsi="Wingdings"/>
        <w:color w:val="666699"/>
      </w:rPr>
    </w:lvl>
    <w:lvl w:ilvl="1" w:tplc="04090003" w:tentative="1">
      <w:start w:val="1"/>
      <w:numFmt w:val="bullet"/>
      <w:lvlText w:val="o"/>
      <w:lvlJc w:val="left"/>
      <w:pPr>
        <w:tabs>
          <w:tab w:val="num" w:pos="1440"/>
        </w:tabs>
        <w:ind w:left="1440" w:hanging="360"/>
      </w:pPr>
      <w:rPr>
        <w:rFonts w:hint="default" w:ascii="Courier New" w:hAnsi="Courier New" w:cs="Courier New"/>
      </w:rPr>
    </w:lvl>
    <w:lvl w:ilvl="2" w:tplc="04090005" w:tentative="1">
      <w:start w:val="1"/>
      <w:numFmt w:val="bullet"/>
      <w:lvlText w:val=""/>
      <w:lvlJc w:val="left"/>
      <w:pPr>
        <w:tabs>
          <w:tab w:val="num" w:pos="2160"/>
        </w:tabs>
        <w:ind w:left="2160" w:hanging="360"/>
      </w:pPr>
      <w:rPr>
        <w:rFonts w:hint="default" w:ascii="Wingdings" w:hAnsi="Wingdings"/>
      </w:rPr>
    </w:lvl>
    <w:lvl w:ilvl="3" w:tplc="04090001" w:tentative="1">
      <w:start w:val="1"/>
      <w:numFmt w:val="bullet"/>
      <w:lvlText w:val=""/>
      <w:lvlJc w:val="left"/>
      <w:pPr>
        <w:tabs>
          <w:tab w:val="num" w:pos="2880"/>
        </w:tabs>
        <w:ind w:left="2880" w:hanging="360"/>
      </w:pPr>
      <w:rPr>
        <w:rFonts w:hint="default" w:ascii="Symbol" w:hAnsi="Symbol"/>
      </w:rPr>
    </w:lvl>
    <w:lvl w:ilvl="4" w:tplc="04090003" w:tentative="1">
      <w:start w:val="1"/>
      <w:numFmt w:val="bullet"/>
      <w:lvlText w:val="o"/>
      <w:lvlJc w:val="left"/>
      <w:pPr>
        <w:tabs>
          <w:tab w:val="num" w:pos="3600"/>
        </w:tabs>
        <w:ind w:left="3600" w:hanging="360"/>
      </w:pPr>
      <w:rPr>
        <w:rFonts w:hint="default" w:ascii="Courier New" w:hAnsi="Courier New" w:cs="Courier New"/>
      </w:rPr>
    </w:lvl>
    <w:lvl w:ilvl="5" w:tplc="04090005" w:tentative="1">
      <w:start w:val="1"/>
      <w:numFmt w:val="bullet"/>
      <w:lvlText w:val=""/>
      <w:lvlJc w:val="left"/>
      <w:pPr>
        <w:tabs>
          <w:tab w:val="num" w:pos="4320"/>
        </w:tabs>
        <w:ind w:left="4320" w:hanging="360"/>
      </w:pPr>
      <w:rPr>
        <w:rFonts w:hint="default" w:ascii="Wingdings" w:hAnsi="Wingdings"/>
      </w:rPr>
    </w:lvl>
    <w:lvl w:ilvl="6" w:tplc="04090001" w:tentative="1">
      <w:start w:val="1"/>
      <w:numFmt w:val="bullet"/>
      <w:lvlText w:val=""/>
      <w:lvlJc w:val="left"/>
      <w:pPr>
        <w:tabs>
          <w:tab w:val="num" w:pos="5040"/>
        </w:tabs>
        <w:ind w:left="5040" w:hanging="360"/>
      </w:pPr>
      <w:rPr>
        <w:rFonts w:hint="default" w:ascii="Symbol" w:hAnsi="Symbol"/>
      </w:rPr>
    </w:lvl>
    <w:lvl w:ilvl="7" w:tplc="04090003" w:tentative="1">
      <w:start w:val="1"/>
      <w:numFmt w:val="bullet"/>
      <w:lvlText w:val="o"/>
      <w:lvlJc w:val="left"/>
      <w:pPr>
        <w:tabs>
          <w:tab w:val="num" w:pos="5760"/>
        </w:tabs>
        <w:ind w:left="5760" w:hanging="360"/>
      </w:pPr>
      <w:rPr>
        <w:rFonts w:hint="default" w:ascii="Courier New" w:hAnsi="Courier New" w:cs="Courier New"/>
      </w:rPr>
    </w:lvl>
    <w:lvl w:ilvl="8" w:tplc="04090005" w:tentative="1">
      <w:start w:val="1"/>
      <w:numFmt w:val="bullet"/>
      <w:lvlText w:val=""/>
      <w:lvlJc w:val="left"/>
      <w:pPr>
        <w:tabs>
          <w:tab w:val="num" w:pos="6480"/>
        </w:tabs>
        <w:ind w:left="6480" w:hanging="360"/>
      </w:pPr>
      <w:rPr>
        <w:rFonts w:hint="default" w:ascii="Wingdings" w:hAnsi="Wingdings"/>
      </w:rPr>
    </w:lvl>
  </w:abstractNum>
  <w:abstractNum w:abstractNumId="17" w15:restartNumberingAfterBreak="0">
    <w:nsid w:val="707F0CC4"/>
    <w:multiLevelType w:val="hybridMultilevel"/>
    <w:tmpl w:val="7C1E0D68"/>
    <w:lvl w:ilvl="0" w:tplc="841CC890">
      <w:start w:val="1"/>
      <w:numFmt w:val="bullet"/>
      <w:lvlText w:val=""/>
      <w:lvlJc w:val="left"/>
      <w:pPr>
        <w:tabs>
          <w:tab w:val="num" w:pos="780"/>
        </w:tabs>
        <w:ind w:left="780" w:hanging="360"/>
      </w:pPr>
      <w:rPr>
        <w:rFonts w:hint="default" w:ascii="Wingdings" w:hAnsi="Wingdings"/>
        <w:color w:val="666699"/>
      </w:rPr>
    </w:lvl>
    <w:lvl w:ilvl="1" w:tplc="04090003" w:tentative="1">
      <w:start w:val="1"/>
      <w:numFmt w:val="bullet"/>
      <w:lvlText w:val="o"/>
      <w:lvlJc w:val="left"/>
      <w:pPr>
        <w:tabs>
          <w:tab w:val="num" w:pos="1500"/>
        </w:tabs>
        <w:ind w:left="1500" w:hanging="360"/>
      </w:pPr>
      <w:rPr>
        <w:rFonts w:hint="default" w:ascii="Courier New" w:hAnsi="Courier New" w:cs="Courier New"/>
      </w:rPr>
    </w:lvl>
    <w:lvl w:ilvl="2" w:tplc="04090005" w:tentative="1">
      <w:start w:val="1"/>
      <w:numFmt w:val="bullet"/>
      <w:lvlText w:val=""/>
      <w:lvlJc w:val="left"/>
      <w:pPr>
        <w:tabs>
          <w:tab w:val="num" w:pos="2220"/>
        </w:tabs>
        <w:ind w:left="2220" w:hanging="360"/>
      </w:pPr>
      <w:rPr>
        <w:rFonts w:hint="default" w:ascii="Wingdings" w:hAnsi="Wingdings"/>
      </w:rPr>
    </w:lvl>
    <w:lvl w:ilvl="3" w:tplc="04090001" w:tentative="1">
      <w:start w:val="1"/>
      <w:numFmt w:val="bullet"/>
      <w:lvlText w:val=""/>
      <w:lvlJc w:val="left"/>
      <w:pPr>
        <w:tabs>
          <w:tab w:val="num" w:pos="2940"/>
        </w:tabs>
        <w:ind w:left="2940" w:hanging="360"/>
      </w:pPr>
      <w:rPr>
        <w:rFonts w:hint="default" w:ascii="Symbol" w:hAnsi="Symbol"/>
      </w:rPr>
    </w:lvl>
    <w:lvl w:ilvl="4" w:tplc="04090003" w:tentative="1">
      <w:start w:val="1"/>
      <w:numFmt w:val="bullet"/>
      <w:lvlText w:val="o"/>
      <w:lvlJc w:val="left"/>
      <w:pPr>
        <w:tabs>
          <w:tab w:val="num" w:pos="3660"/>
        </w:tabs>
        <w:ind w:left="3660" w:hanging="360"/>
      </w:pPr>
      <w:rPr>
        <w:rFonts w:hint="default" w:ascii="Courier New" w:hAnsi="Courier New" w:cs="Courier New"/>
      </w:rPr>
    </w:lvl>
    <w:lvl w:ilvl="5" w:tplc="04090005" w:tentative="1">
      <w:start w:val="1"/>
      <w:numFmt w:val="bullet"/>
      <w:lvlText w:val=""/>
      <w:lvlJc w:val="left"/>
      <w:pPr>
        <w:tabs>
          <w:tab w:val="num" w:pos="4380"/>
        </w:tabs>
        <w:ind w:left="4380" w:hanging="360"/>
      </w:pPr>
      <w:rPr>
        <w:rFonts w:hint="default" w:ascii="Wingdings" w:hAnsi="Wingdings"/>
      </w:rPr>
    </w:lvl>
    <w:lvl w:ilvl="6" w:tplc="04090001" w:tentative="1">
      <w:start w:val="1"/>
      <w:numFmt w:val="bullet"/>
      <w:lvlText w:val=""/>
      <w:lvlJc w:val="left"/>
      <w:pPr>
        <w:tabs>
          <w:tab w:val="num" w:pos="5100"/>
        </w:tabs>
        <w:ind w:left="5100" w:hanging="360"/>
      </w:pPr>
      <w:rPr>
        <w:rFonts w:hint="default" w:ascii="Symbol" w:hAnsi="Symbol"/>
      </w:rPr>
    </w:lvl>
    <w:lvl w:ilvl="7" w:tplc="04090003" w:tentative="1">
      <w:start w:val="1"/>
      <w:numFmt w:val="bullet"/>
      <w:lvlText w:val="o"/>
      <w:lvlJc w:val="left"/>
      <w:pPr>
        <w:tabs>
          <w:tab w:val="num" w:pos="5820"/>
        </w:tabs>
        <w:ind w:left="5820" w:hanging="360"/>
      </w:pPr>
      <w:rPr>
        <w:rFonts w:hint="default" w:ascii="Courier New" w:hAnsi="Courier New" w:cs="Courier New"/>
      </w:rPr>
    </w:lvl>
    <w:lvl w:ilvl="8" w:tplc="04090005" w:tentative="1">
      <w:start w:val="1"/>
      <w:numFmt w:val="bullet"/>
      <w:lvlText w:val=""/>
      <w:lvlJc w:val="left"/>
      <w:pPr>
        <w:tabs>
          <w:tab w:val="num" w:pos="6540"/>
        </w:tabs>
        <w:ind w:left="6540" w:hanging="360"/>
      </w:pPr>
      <w:rPr>
        <w:rFonts w:hint="default" w:ascii="Wingdings" w:hAnsi="Wingdings"/>
      </w:rPr>
    </w:lvl>
  </w:abstractNum>
  <w:num w:numId="1" w16cid:durableId="1660041747">
    <w:abstractNumId w:val="5"/>
  </w:num>
  <w:num w:numId="2" w16cid:durableId="1703826945">
    <w:abstractNumId w:val="17"/>
  </w:num>
  <w:num w:numId="3" w16cid:durableId="462577815">
    <w:abstractNumId w:val="1"/>
  </w:num>
  <w:num w:numId="4" w16cid:durableId="1543638113">
    <w:abstractNumId w:val="9"/>
  </w:num>
  <w:num w:numId="5" w16cid:durableId="154884741">
    <w:abstractNumId w:val="16"/>
  </w:num>
  <w:num w:numId="6" w16cid:durableId="1467891447">
    <w:abstractNumId w:val="12"/>
  </w:num>
  <w:num w:numId="7" w16cid:durableId="1268386416">
    <w:abstractNumId w:val="7"/>
  </w:num>
  <w:num w:numId="8" w16cid:durableId="531921147">
    <w:abstractNumId w:val="0"/>
  </w:num>
  <w:num w:numId="9" w16cid:durableId="1372808406">
    <w:abstractNumId w:val="8"/>
  </w:num>
  <w:num w:numId="10" w16cid:durableId="1088890869">
    <w:abstractNumId w:val="13"/>
  </w:num>
  <w:num w:numId="11" w16cid:durableId="130442981">
    <w:abstractNumId w:val="3"/>
  </w:num>
  <w:num w:numId="12" w16cid:durableId="810289152">
    <w:abstractNumId w:val="2"/>
  </w:num>
  <w:num w:numId="13" w16cid:durableId="1425108665">
    <w:abstractNumId w:val="14"/>
  </w:num>
  <w:num w:numId="14" w16cid:durableId="2089888674">
    <w:abstractNumId w:val="15"/>
  </w:num>
  <w:num w:numId="15" w16cid:durableId="1412895886">
    <w:abstractNumId w:val="10"/>
  </w:num>
  <w:num w:numId="16" w16cid:durableId="1427656389">
    <w:abstractNumId w:val="4"/>
  </w:num>
  <w:num w:numId="17" w16cid:durableId="1378042550">
    <w:abstractNumId w:val="6"/>
  </w:num>
  <w:num w:numId="18" w16cid:durableId="2057924594">
    <w:abstractNumId w:val="1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81"/>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77D8"/>
    <w:rsid w:val="0000033A"/>
    <w:rsid w:val="00000B27"/>
    <w:rsid w:val="00002BF1"/>
    <w:rsid w:val="00002CE5"/>
    <w:rsid w:val="000039D5"/>
    <w:rsid w:val="00004216"/>
    <w:rsid w:val="00005780"/>
    <w:rsid w:val="000072E2"/>
    <w:rsid w:val="0001051E"/>
    <w:rsid w:val="00010CB3"/>
    <w:rsid w:val="00013A7D"/>
    <w:rsid w:val="00014237"/>
    <w:rsid w:val="00014F0A"/>
    <w:rsid w:val="00014FC1"/>
    <w:rsid w:val="000157B9"/>
    <w:rsid w:val="00015907"/>
    <w:rsid w:val="00015F2E"/>
    <w:rsid w:val="000165EC"/>
    <w:rsid w:val="00017079"/>
    <w:rsid w:val="000170FA"/>
    <w:rsid w:val="00017C76"/>
    <w:rsid w:val="00022920"/>
    <w:rsid w:val="00023042"/>
    <w:rsid w:val="00024426"/>
    <w:rsid w:val="0002651C"/>
    <w:rsid w:val="000312D3"/>
    <w:rsid w:val="00032AB7"/>
    <w:rsid w:val="0003468B"/>
    <w:rsid w:val="00034A27"/>
    <w:rsid w:val="00035559"/>
    <w:rsid w:val="00035566"/>
    <w:rsid w:val="000357ED"/>
    <w:rsid w:val="00035B88"/>
    <w:rsid w:val="00036677"/>
    <w:rsid w:val="00036C21"/>
    <w:rsid w:val="00041247"/>
    <w:rsid w:val="00041E31"/>
    <w:rsid w:val="00047EA5"/>
    <w:rsid w:val="00051490"/>
    <w:rsid w:val="0005165D"/>
    <w:rsid w:val="00052775"/>
    <w:rsid w:val="000555A6"/>
    <w:rsid w:val="00056CE3"/>
    <w:rsid w:val="000572B0"/>
    <w:rsid w:val="00060887"/>
    <w:rsid w:val="00060CD5"/>
    <w:rsid w:val="00063ACA"/>
    <w:rsid w:val="00063D02"/>
    <w:rsid w:val="00063F08"/>
    <w:rsid w:val="000664BA"/>
    <w:rsid w:val="000666A7"/>
    <w:rsid w:val="00067FD1"/>
    <w:rsid w:val="00070703"/>
    <w:rsid w:val="0007242A"/>
    <w:rsid w:val="00072A9A"/>
    <w:rsid w:val="00073414"/>
    <w:rsid w:val="00073583"/>
    <w:rsid w:val="000761D0"/>
    <w:rsid w:val="00076AC4"/>
    <w:rsid w:val="00076BA3"/>
    <w:rsid w:val="000773F1"/>
    <w:rsid w:val="000818D9"/>
    <w:rsid w:val="00081EEC"/>
    <w:rsid w:val="00082B20"/>
    <w:rsid w:val="00084509"/>
    <w:rsid w:val="00084C36"/>
    <w:rsid w:val="000877C9"/>
    <w:rsid w:val="000915F3"/>
    <w:rsid w:val="00093931"/>
    <w:rsid w:val="0009417F"/>
    <w:rsid w:val="00094AD6"/>
    <w:rsid w:val="00095024"/>
    <w:rsid w:val="00095EC3"/>
    <w:rsid w:val="00096A17"/>
    <w:rsid w:val="00097727"/>
    <w:rsid w:val="000978AE"/>
    <w:rsid w:val="000A3084"/>
    <w:rsid w:val="000A70A1"/>
    <w:rsid w:val="000A77FD"/>
    <w:rsid w:val="000A7F21"/>
    <w:rsid w:val="000A7F6C"/>
    <w:rsid w:val="000B2498"/>
    <w:rsid w:val="000B2F87"/>
    <w:rsid w:val="000B5326"/>
    <w:rsid w:val="000B5ADA"/>
    <w:rsid w:val="000B63E7"/>
    <w:rsid w:val="000B663F"/>
    <w:rsid w:val="000B67CF"/>
    <w:rsid w:val="000B714F"/>
    <w:rsid w:val="000B74EB"/>
    <w:rsid w:val="000C0985"/>
    <w:rsid w:val="000C2564"/>
    <w:rsid w:val="000C2E73"/>
    <w:rsid w:val="000C3994"/>
    <w:rsid w:val="000C4C35"/>
    <w:rsid w:val="000C62B1"/>
    <w:rsid w:val="000C7F9B"/>
    <w:rsid w:val="000D02BF"/>
    <w:rsid w:val="000D15ED"/>
    <w:rsid w:val="000D1EC7"/>
    <w:rsid w:val="000D3BBB"/>
    <w:rsid w:val="000D45A2"/>
    <w:rsid w:val="000D51CF"/>
    <w:rsid w:val="000D531E"/>
    <w:rsid w:val="000D623C"/>
    <w:rsid w:val="000D63B8"/>
    <w:rsid w:val="000D674C"/>
    <w:rsid w:val="000D6BBF"/>
    <w:rsid w:val="000D71F0"/>
    <w:rsid w:val="000D7BFA"/>
    <w:rsid w:val="000E0068"/>
    <w:rsid w:val="000E0734"/>
    <w:rsid w:val="000E0FBA"/>
    <w:rsid w:val="000E323F"/>
    <w:rsid w:val="000E5EF2"/>
    <w:rsid w:val="000E7CF2"/>
    <w:rsid w:val="000F2D3E"/>
    <w:rsid w:val="000F36D2"/>
    <w:rsid w:val="000F38C5"/>
    <w:rsid w:val="000F4463"/>
    <w:rsid w:val="000F5925"/>
    <w:rsid w:val="000F7633"/>
    <w:rsid w:val="00100E68"/>
    <w:rsid w:val="001026A4"/>
    <w:rsid w:val="00104F58"/>
    <w:rsid w:val="00106936"/>
    <w:rsid w:val="00106F52"/>
    <w:rsid w:val="00107F66"/>
    <w:rsid w:val="00110152"/>
    <w:rsid w:val="0011054D"/>
    <w:rsid w:val="0011122C"/>
    <w:rsid w:val="00111613"/>
    <w:rsid w:val="001127A6"/>
    <w:rsid w:val="00113ED5"/>
    <w:rsid w:val="001165F7"/>
    <w:rsid w:val="001206BA"/>
    <w:rsid w:val="0012357D"/>
    <w:rsid w:val="00124661"/>
    <w:rsid w:val="00124BEF"/>
    <w:rsid w:val="001257E9"/>
    <w:rsid w:val="00127A65"/>
    <w:rsid w:val="00130122"/>
    <w:rsid w:val="0013018D"/>
    <w:rsid w:val="00130EA7"/>
    <w:rsid w:val="001310D0"/>
    <w:rsid w:val="00132E0F"/>
    <w:rsid w:val="00133C0C"/>
    <w:rsid w:val="00134C90"/>
    <w:rsid w:val="00135F23"/>
    <w:rsid w:val="00143360"/>
    <w:rsid w:val="001433CD"/>
    <w:rsid w:val="00143B17"/>
    <w:rsid w:val="001450A4"/>
    <w:rsid w:val="00146673"/>
    <w:rsid w:val="001470F8"/>
    <w:rsid w:val="001478E5"/>
    <w:rsid w:val="00147918"/>
    <w:rsid w:val="0015032C"/>
    <w:rsid w:val="00150497"/>
    <w:rsid w:val="00151A2C"/>
    <w:rsid w:val="00153E52"/>
    <w:rsid w:val="00153FF2"/>
    <w:rsid w:val="00154A9B"/>
    <w:rsid w:val="001554D9"/>
    <w:rsid w:val="00155DE6"/>
    <w:rsid w:val="00156385"/>
    <w:rsid w:val="0015716B"/>
    <w:rsid w:val="001624C6"/>
    <w:rsid w:val="00163223"/>
    <w:rsid w:val="00163700"/>
    <w:rsid w:val="00163FEA"/>
    <w:rsid w:val="00165A8E"/>
    <w:rsid w:val="00170C47"/>
    <w:rsid w:val="00172AB2"/>
    <w:rsid w:val="00172FDA"/>
    <w:rsid w:val="001734D2"/>
    <w:rsid w:val="00173D04"/>
    <w:rsid w:val="00174C5D"/>
    <w:rsid w:val="00174FE8"/>
    <w:rsid w:val="00175E99"/>
    <w:rsid w:val="0017824D"/>
    <w:rsid w:val="00180AD4"/>
    <w:rsid w:val="00181509"/>
    <w:rsid w:val="00183D96"/>
    <w:rsid w:val="00184502"/>
    <w:rsid w:val="00184EDD"/>
    <w:rsid w:val="00186C54"/>
    <w:rsid w:val="00186C9F"/>
    <w:rsid w:val="00187EE3"/>
    <w:rsid w:val="00190462"/>
    <w:rsid w:val="00193218"/>
    <w:rsid w:val="001936CD"/>
    <w:rsid w:val="001939BC"/>
    <w:rsid w:val="001950E7"/>
    <w:rsid w:val="00195429"/>
    <w:rsid w:val="00196410"/>
    <w:rsid w:val="00197528"/>
    <w:rsid w:val="001977D0"/>
    <w:rsid w:val="001A04FC"/>
    <w:rsid w:val="001A1210"/>
    <w:rsid w:val="001A195B"/>
    <w:rsid w:val="001A2A79"/>
    <w:rsid w:val="001A3934"/>
    <w:rsid w:val="001A4C4D"/>
    <w:rsid w:val="001A4E3B"/>
    <w:rsid w:val="001A72DE"/>
    <w:rsid w:val="001B0111"/>
    <w:rsid w:val="001B0128"/>
    <w:rsid w:val="001B06BB"/>
    <w:rsid w:val="001B0D57"/>
    <w:rsid w:val="001B201D"/>
    <w:rsid w:val="001B3D61"/>
    <w:rsid w:val="001B5AB1"/>
    <w:rsid w:val="001B7A67"/>
    <w:rsid w:val="001C293F"/>
    <w:rsid w:val="001C38CB"/>
    <w:rsid w:val="001C5A40"/>
    <w:rsid w:val="001C7DF2"/>
    <w:rsid w:val="001D1CE9"/>
    <w:rsid w:val="001D3CFA"/>
    <w:rsid w:val="001D64B7"/>
    <w:rsid w:val="001D6AFB"/>
    <w:rsid w:val="001D7D4B"/>
    <w:rsid w:val="001E194A"/>
    <w:rsid w:val="001E1DC3"/>
    <w:rsid w:val="001E2020"/>
    <w:rsid w:val="001E27F2"/>
    <w:rsid w:val="001E360C"/>
    <w:rsid w:val="001E40E5"/>
    <w:rsid w:val="001E54FE"/>
    <w:rsid w:val="001E556D"/>
    <w:rsid w:val="001E5CC5"/>
    <w:rsid w:val="001E5EA6"/>
    <w:rsid w:val="001E77A4"/>
    <w:rsid w:val="001F1128"/>
    <w:rsid w:val="001F285F"/>
    <w:rsid w:val="001F288D"/>
    <w:rsid w:val="001F3380"/>
    <w:rsid w:val="001F4162"/>
    <w:rsid w:val="001F43B0"/>
    <w:rsid w:val="001F4A35"/>
    <w:rsid w:val="001F769D"/>
    <w:rsid w:val="001F79F3"/>
    <w:rsid w:val="002019D7"/>
    <w:rsid w:val="00201D5B"/>
    <w:rsid w:val="00201EE4"/>
    <w:rsid w:val="002025D1"/>
    <w:rsid w:val="002032D4"/>
    <w:rsid w:val="0020555D"/>
    <w:rsid w:val="00205DDB"/>
    <w:rsid w:val="002062E7"/>
    <w:rsid w:val="00210831"/>
    <w:rsid w:val="002116FB"/>
    <w:rsid w:val="002119BB"/>
    <w:rsid w:val="00212D84"/>
    <w:rsid w:val="00212E2A"/>
    <w:rsid w:val="00212EE4"/>
    <w:rsid w:val="0021436F"/>
    <w:rsid w:val="00214D35"/>
    <w:rsid w:val="00221F0D"/>
    <w:rsid w:val="002220A7"/>
    <w:rsid w:val="002251B6"/>
    <w:rsid w:val="00225957"/>
    <w:rsid w:val="002265CA"/>
    <w:rsid w:val="002267F2"/>
    <w:rsid w:val="00226882"/>
    <w:rsid w:val="00226FAD"/>
    <w:rsid w:val="00226FC4"/>
    <w:rsid w:val="002277F4"/>
    <w:rsid w:val="00227B7E"/>
    <w:rsid w:val="00227C3A"/>
    <w:rsid w:val="00227CB1"/>
    <w:rsid w:val="0023017E"/>
    <w:rsid w:val="00231980"/>
    <w:rsid w:val="00232579"/>
    <w:rsid w:val="00232599"/>
    <w:rsid w:val="00233C87"/>
    <w:rsid w:val="002342BE"/>
    <w:rsid w:val="00234791"/>
    <w:rsid w:val="0023520B"/>
    <w:rsid w:val="002354BB"/>
    <w:rsid w:val="00235725"/>
    <w:rsid w:val="00235D47"/>
    <w:rsid w:val="002371F9"/>
    <w:rsid w:val="00237B83"/>
    <w:rsid w:val="00241A07"/>
    <w:rsid w:val="00241E82"/>
    <w:rsid w:val="00242393"/>
    <w:rsid w:val="00242B68"/>
    <w:rsid w:val="00242DD7"/>
    <w:rsid w:val="00243811"/>
    <w:rsid w:val="002474CC"/>
    <w:rsid w:val="00247C4E"/>
    <w:rsid w:val="00250F90"/>
    <w:rsid w:val="002514F6"/>
    <w:rsid w:val="00254095"/>
    <w:rsid w:val="002545B3"/>
    <w:rsid w:val="00254637"/>
    <w:rsid w:val="00254765"/>
    <w:rsid w:val="00255F1B"/>
    <w:rsid w:val="00256CE6"/>
    <w:rsid w:val="00262951"/>
    <w:rsid w:val="00263175"/>
    <w:rsid w:val="002638B7"/>
    <w:rsid w:val="00263939"/>
    <w:rsid w:val="00263BE7"/>
    <w:rsid w:val="00263D7A"/>
    <w:rsid w:val="002652D9"/>
    <w:rsid w:val="0026542F"/>
    <w:rsid w:val="00265BE1"/>
    <w:rsid w:val="002664C0"/>
    <w:rsid w:val="00266FB0"/>
    <w:rsid w:val="002670FE"/>
    <w:rsid w:val="00267EB4"/>
    <w:rsid w:val="0027130A"/>
    <w:rsid w:val="00276ACE"/>
    <w:rsid w:val="00280897"/>
    <w:rsid w:val="00280A63"/>
    <w:rsid w:val="002813EA"/>
    <w:rsid w:val="00282045"/>
    <w:rsid w:val="0028293B"/>
    <w:rsid w:val="0028296D"/>
    <w:rsid w:val="00282B9D"/>
    <w:rsid w:val="00282D04"/>
    <w:rsid w:val="00284794"/>
    <w:rsid w:val="0028596B"/>
    <w:rsid w:val="002907D3"/>
    <w:rsid w:val="00290AF6"/>
    <w:rsid w:val="0029201D"/>
    <w:rsid w:val="002929CE"/>
    <w:rsid w:val="00294811"/>
    <w:rsid w:val="002978EB"/>
    <w:rsid w:val="002978ED"/>
    <w:rsid w:val="0029798B"/>
    <w:rsid w:val="002A0720"/>
    <w:rsid w:val="002A0F1B"/>
    <w:rsid w:val="002A19E4"/>
    <w:rsid w:val="002A1FC8"/>
    <w:rsid w:val="002A2BA3"/>
    <w:rsid w:val="002A30B4"/>
    <w:rsid w:val="002A384F"/>
    <w:rsid w:val="002A5C0F"/>
    <w:rsid w:val="002A63E3"/>
    <w:rsid w:val="002A6614"/>
    <w:rsid w:val="002B0659"/>
    <w:rsid w:val="002B1374"/>
    <w:rsid w:val="002B2BD6"/>
    <w:rsid w:val="002B5574"/>
    <w:rsid w:val="002B664C"/>
    <w:rsid w:val="002B7064"/>
    <w:rsid w:val="002B78DA"/>
    <w:rsid w:val="002C13B8"/>
    <w:rsid w:val="002C1BE4"/>
    <w:rsid w:val="002C29D9"/>
    <w:rsid w:val="002C2A8A"/>
    <w:rsid w:val="002C497E"/>
    <w:rsid w:val="002C4EE0"/>
    <w:rsid w:val="002C545B"/>
    <w:rsid w:val="002C6AAD"/>
    <w:rsid w:val="002C7606"/>
    <w:rsid w:val="002D0986"/>
    <w:rsid w:val="002D0EF5"/>
    <w:rsid w:val="002D169F"/>
    <w:rsid w:val="002D24E7"/>
    <w:rsid w:val="002D283D"/>
    <w:rsid w:val="002D391A"/>
    <w:rsid w:val="002D5EEE"/>
    <w:rsid w:val="002D7BDD"/>
    <w:rsid w:val="002E1105"/>
    <w:rsid w:val="002E30AB"/>
    <w:rsid w:val="002E37EA"/>
    <w:rsid w:val="002E5EAA"/>
    <w:rsid w:val="002E72DC"/>
    <w:rsid w:val="002E74D3"/>
    <w:rsid w:val="002F0843"/>
    <w:rsid w:val="002F2502"/>
    <w:rsid w:val="002F39C9"/>
    <w:rsid w:val="002F4EA1"/>
    <w:rsid w:val="002F58E1"/>
    <w:rsid w:val="002F6BA4"/>
    <w:rsid w:val="002F746C"/>
    <w:rsid w:val="002F790E"/>
    <w:rsid w:val="002F7AA0"/>
    <w:rsid w:val="002F7C65"/>
    <w:rsid w:val="00300317"/>
    <w:rsid w:val="00300643"/>
    <w:rsid w:val="00300BE6"/>
    <w:rsid w:val="00305DB8"/>
    <w:rsid w:val="0031025D"/>
    <w:rsid w:val="00314F91"/>
    <w:rsid w:val="003170FB"/>
    <w:rsid w:val="00317D4D"/>
    <w:rsid w:val="003219FC"/>
    <w:rsid w:val="00321A23"/>
    <w:rsid w:val="00322023"/>
    <w:rsid w:val="003236BC"/>
    <w:rsid w:val="00323719"/>
    <w:rsid w:val="0032664C"/>
    <w:rsid w:val="00326DF5"/>
    <w:rsid w:val="003277D8"/>
    <w:rsid w:val="00327937"/>
    <w:rsid w:val="00330C6C"/>
    <w:rsid w:val="003330A3"/>
    <w:rsid w:val="00333F3F"/>
    <w:rsid w:val="0033426C"/>
    <w:rsid w:val="00335F18"/>
    <w:rsid w:val="00336312"/>
    <w:rsid w:val="003364E1"/>
    <w:rsid w:val="00342669"/>
    <w:rsid w:val="003460CD"/>
    <w:rsid w:val="00346994"/>
    <w:rsid w:val="003470B2"/>
    <w:rsid w:val="0035004A"/>
    <w:rsid w:val="00351901"/>
    <w:rsid w:val="00351EB0"/>
    <w:rsid w:val="00353814"/>
    <w:rsid w:val="0035381C"/>
    <w:rsid w:val="00353B99"/>
    <w:rsid w:val="00354477"/>
    <w:rsid w:val="003556A7"/>
    <w:rsid w:val="0035722C"/>
    <w:rsid w:val="003603A4"/>
    <w:rsid w:val="00360CFB"/>
    <w:rsid w:val="003611AA"/>
    <w:rsid w:val="00361321"/>
    <w:rsid w:val="00361E46"/>
    <w:rsid w:val="00361EF9"/>
    <w:rsid w:val="00362B2B"/>
    <w:rsid w:val="003630A4"/>
    <w:rsid w:val="00363EBC"/>
    <w:rsid w:val="00364168"/>
    <w:rsid w:val="0036574E"/>
    <w:rsid w:val="00365B89"/>
    <w:rsid w:val="0036658D"/>
    <w:rsid w:val="00366C69"/>
    <w:rsid w:val="00366CC3"/>
    <w:rsid w:val="003726A8"/>
    <w:rsid w:val="003727DC"/>
    <w:rsid w:val="00372DB3"/>
    <w:rsid w:val="003731FB"/>
    <w:rsid w:val="00373913"/>
    <w:rsid w:val="00373996"/>
    <w:rsid w:val="00374324"/>
    <w:rsid w:val="003767F6"/>
    <w:rsid w:val="00377ED5"/>
    <w:rsid w:val="00380CB0"/>
    <w:rsid w:val="00386209"/>
    <w:rsid w:val="0039089E"/>
    <w:rsid w:val="0039105A"/>
    <w:rsid w:val="00392684"/>
    <w:rsid w:val="00392C42"/>
    <w:rsid w:val="00394905"/>
    <w:rsid w:val="003956ED"/>
    <w:rsid w:val="00395B0E"/>
    <w:rsid w:val="00395CE7"/>
    <w:rsid w:val="00396329"/>
    <w:rsid w:val="00396499"/>
    <w:rsid w:val="00397ABF"/>
    <w:rsid w:val="003A44D9"/>
    <w:rsid w:val="003A4D9E"/>
    <w:rsid w:val="003A5A96"/>
    <w:rsid w:val="003A5C2F"/>
    <w:rsid w:val="003A6469"/>
    <w:rsid w:val="003A6E48"/>
    <w:rsid w:val="003A7185"/>
    <w:rsid w:val="003A7EBC"/>
    <w:rsid w:val="003A7F8D"/>
    <w:rsid w:val="003B0465"/>
    <w:rsid w:val="003B1AAF"/>
    <w:rsid w:val="003B28EE"/>
    <w:rsid w:val="003B2A00"/>
    <w:rsid w:val="003B2F3D"/>
    <w:rsid w:val="003B56CD"/>
    <w:rsid w:val="003B6F90"/>
    <w:rsid w:val="003C0819"/>
    <w:rsid w:val="003C13C4"/>
    <w:rsid w:val="003C1758"/>
    <w:rsid w:val="003C2758"/>
    <w:rsid w:val="003C279F"/>
    <w:rsid w:val="003C2948"/>
    <w:rsid w:val="003C2A92"/>
    <w:rsid w:val="003C2EE6"/>
    <w:rsid w:val="003C3468"/>
    <w:rsid w:val="003C373F"/>
    <w:rsid w:val="003C4C37"/>
    <w:rsid w:val="003C78D7"/>
    <w:rsid w:val="003D042A"/>
    <w:rsid w:val="003D0D66"/>
    <w:rsid w:val="003D1931"/>
    <w:rsid w:val="003D19DE"/>
    <w:rsid w:val="003D1AAD"/>
    <w:rsid w:val="003D1AEC"/>
    <w:rsid w:val="003D2B27"/>
    <w:rsid w:val="003D30FA"/>
    <w:rsid w:val="003D7BB6"/>
    <w:rsid w:val="003E0050"/>
    <w:rsid w:val="003E0605"/>
    <w:rsid w:val="003E0912"/>
    <w:rsid w:val="003E1441"/>
    <w:rsid w:val="003E426D"/>
    <w:rsid w:val="003E702C"/>
    <w:rsid w:val="003F074E"/>
    <w:rsid w:val="003F0FDC"/>
    <w:rsid w:val="003F3CFB"/>
    <w:rsid w:val="003F52B6"/>
    <w:rsid w:val="003F53A1"/>
    <w:rsid w:val="003F5691"/>
    <w:rsid w:val="003F5CD8"/>
    <w:rsid w:val="003F6123"/>
    <w:rsid w:val="003F6576"/>
    <w:rsid w:val="003F6EAE"/>
    <w:rsid w:val="0040039A"/>
    <w:rsid w:val="0040071C"/>
    <w:rsid w:val="00400E34"/>
    <w:rsid w:val="00401FB9"/>
    <w:rsid w:val="00402513"/>
    <w:rsid w:val="00402F52"/>
    <w:rsid w:val="00403197"/>
    <w:rsid w:val="004032EE"/>
    <w:rsid w:val="0040381B"/>
    <w:rsid w:val="00403A86"/>
    <w:rsid w:val="00405EB1"/>
    <w:rsid w:val="0040602E"/>
    <w:rsid w:val="00407610"/>
    <w:rsid w:val="00411129"/>
    <w:rsid w:val="00413283"/>
    <w:rsid w:val="004151E6"/>
    <w:rsid w:val="004162C9"/>
    <w:rsid w:val="00417740"/>
    <w:rsid w:val="004210A5"/>
    <w:rsid w:val="004224DE"/>
    <w:rsid w:val="0042335F"/>
    <w:rsid w:val="0042415F"/>
    <w:rsid w:val="00424BF0"/>
    <w:rsid w:val="00424C36"/>
    <w:rsid w:val="004256FA"/>
    <w:rsid w:val="004269EA"/>
    <w:rsid w:val="00427833"/>
    <w:rsid w:val="00427C04"/>
    <w:rsid w:val="00427E24"/>
    <w:rsid w:val="00430302"/>
    <w:rsid w:val="00431569"/>
    <w:rsid w:val="00432ECB"/>
    <w:rsid w:val="00433075"/>
    <w:rsid w:val="00435554"/>
    <w:rsid w:val="00435F5C"/>
    <w:rsid w:val="0043797C"/>
    <w:rsid w:val="00440813"/>
    <w:rsid w:val="00440CAB"/>
    <w:rsid w:val="00442907"/>
    <w:rsid w:val="004443AD"/>
    <w:rsid w:val="004454AA"/>
    <w:rsid w:val="0044674C"/>
    <w:rsid w:val="00450368"/>
    <w:rsid w:val="004510A2"/>
    <w:rsid w:val="00451FB5"/>
    <w:rsid w:val="004533EE"/>
    <w:rsid w:val="00453446"/>
    <w:rsid w:val="0045566E"/>
    <w:rsid w:val="004568E6"/>
    <w:rsid w:val="00457178"/>
    <w:rsid w:val="004578EA"/>
    <w:rsid w:val="00461184"/>
    <w:rsid w:val="00464D59"/>
    <w:rsid w:val="00466B4C"/>
    <w:rsid w:val="0047092F"/>
    <w:rsid w:val="00472CFE"/>
    <w:rsid w:val="0047499B"/>
    <w:rsid w:val="0047623F"/>
    <w:rsid w:val="00476BA1"/>
    <w:rsid w:val="00480F73"/>
    <w:rsid w:val="0048111C"/>
    <w:rsid w:val="00481843"/>
    <w:rsid w:val="00481D15"/>
    <w:rsid w:val="00481EB5"/>
    <w:rsid w:val="0048232E"/>
    <w:rsid w:val="00482D56"/>
    <w:rsid w:val="00483818"/>
    <w:rsid w:val="00483E48"/>
    <w:rsid w:val="0048555F"/>
    <w:rsid w:val="0048749C"/>
    <w:rsid w:val="00490B79"/>
    <w:rsid w:val="0049315B"/>
    <w:rsid w:val="0049347E"/>
    <w:rsid w:val="00494255"/>
    <w:rsid w:val="0049495B"/>
    <w:rsid w:val="00495BC7"/>
    <w:rsid w:val="0049657A"/>
    <w:rsid w:val="00496C2C"/>
    <w:rsid w:val="004970E5"/>
    <w:rsid w:val="00497519"/>
    <w:rsid w:val="004A00A4"/>
    <w:rsid w:val="004A3793"/>
    <w:rsid w:val="004A3D74"/>
    <w:rsid w:val="004A5046"/>
    <w:rsid w:val="004A597F"/>
    <w:rsid w:val="004A7327"/>
    <w:rsid w:val="004B0070"/>
    <w:rsid w:val="004B0113"/>
    <w:rsid w:val="004B206D"/>
    <w:rsid w:val="004B3047"/>
    <w:rsid w:val="004B5282"/>
    <w:rsid w:val="004B6D09"/>
    <w:rsid w:val="004B6FF2"/>
    <w:rsid w:val="004C0BAA"/>
    <w:rsid w:val="004C1B9D"/>
    <w:rsid w:val="004C1C1C"/>
    <w:rsid w:val="004C23A9"/>
    <w:rsid w:val="004C2E3B"/>
    <w:rsid w:val="004C3BCA"/>
    <w:rsid w:val="004C4C0B"/>
    <w:rsid w:val="004C4E26"/>
    <w:rsid w:val="004C5017"/>
    <w:rsid w:val="004C6E1F"/>
    <w:rsid w:val="004C7784"/>
    <w:rsid w:val="004D1F4C"/>
    <w:rsid w:val="004D419F"/>
    <w:rsid w:val="004D4559"/>
    <w:rsid w:val="004D52C4"/>
    <w:rsid w:val="004D790C"/>
    <w:rsid w:val="004D7AB0"/>
    <w:rsid w:val="004E062F"/>
    <w:rsid w:val="004E070C"/>
    <w:rsid w:val="004E0E0C"/>
    <w:rsid w:val="004E12EA"/>
    <w:rsid w:val="004E217C"/>
    <w:rsid w:val="004E2AFD"/>
    <w:rsid w:val="004E2EA3"/>
    <w:rsid w:val="004E3BD0"/>
    <w:rsid w:val="004E4EAD"/>
    <w:rsid w:val="004E5B73"/>
    <w:rsid w:val="004E60B2"/>
    <w:rsid w:val="004E6417"/>
    <w:rsid w:val="004E65EF"/>
    <w:rsid w:val="004F0992"/>
    <w:rsid w:val="004F2BD1"/>
    <w:rsid w:val="004F30E5"/>
    <w:rsid w:val="004F31FB"/>
    <w:rsid w:val="004F46B8"/>
    <w:rsid w:val="004F63B1"/>
    <w:rsid w:val="004F73E5"/>
    <w:rsid w:val="004F792F"/>
    <w:rsid w:val="00501751"/>
    <w:rsid w:val="00502F39"/>
    <w:rsid w:val="00503077"/>
    <w:rsid w:val="0050552A"/>
    <w:rsid w:val="00506130"/>
    <w:rsid w:val="00506BB8"/>
    <w:rsid w:val="00507F61"/>
    <w:rsid w:val="00512506"/>
    <w:rsid w:val="0051253A"/>
    <w:rsid w:val="00512D47"/>
    <w:rsid w:val="00514346"/>
    <w:rsid w:val="0051490C"/>
    <w:rsid w:val="00514A15"/>
    <w:rsid w:val="00514B80"/>
    <w:rsid w:val="00515B10"/>
    <w:rsid w:val="00515C8F"/>
    <w:rsid w:val="0051662B"/>
    <w:rsid w:val="005167B1"/>
    <w:rsid w:val="00521B01"/>
    <w:rsid w:val="0052226F"/>
    <w:rsid w:val="00523E68"/>
    <w:rsid w:val="005250A6"/>
    <w:rsid w:val="00527004"/>
    <w:rsid w:val="00527884"/>
    <w:rsid w:val="00527D2A"/>
    <w:rsid w:val="005311DD"/>
    <w:rsid w:val="00532611"/>
    <w:rsid w:val="00532FB9"/>
    <w:rsid w:val="0053353E"/>
    <w:rsid w:val="00534209"/>
    <w:rsid w:val="005355D5"/>
    <w:rsid w:val="00535F67"/>
    <w:rsid w:val="00541509"/>
    <w:rsid w:val="005416C6"/>
    <w:rsid w:val="0054189B"/>
    <w:rsid w:val="00541D2E"/>
    <w:rsid w:val="005424C8"/>
    <w:rsid w:val="005426DE"/>
    <w:rsid w:val="005431AC"/>
    <w:rsid w:val="00543295"/>
    <w:rsid w:val="00543CD9"/>
    <w:rsid w:val="0054620C"/>
    <w:rsid w:val="005479F2"/>
    <w:rsid w:val="0055275A"/>
    <w:rsid w:val="00552BC1"/>
    <w:rsid w:val="00554A22"/>
    <w:rsid w:val="00555256"/>
    <w:rsid w:val="0055584F"/>
    <w:rsid w:val="005560C5"/>
    <w:rsid w:val="00557817"/>
    <w:rsid w:val="005600FF"/>
    <w:rsid w:val="00560908"/>
    <w:rsid w:val="00561D67"/>
    <w:rsid w:val="005621C3"/>
    <w:rsid w:val="005634B5"/>
    <w:rsid w:val="00564311"/>
    <w:rsid w:val="005651FD"/>
    <w:rsid w:val="00566989"/>
    <w:rsid w:val="00567E99"/>
    <w:rsid w:val="00567FAA"/>
    <w:rsid w:val="005702AE"/>
    <w:rsid w:val="0057031A"/>
    <w:rsid w:val="0057076F"/>
    <w:rsid w:val="00570CF3"/>
    <w:rsid w:val="005713F2"/>
    <w:rsid w:val="0057211C"/>
    <w:rsid w:val="005729F9"/>
    <w:rsid w:val="00573249"/>
    <w:rsid w:val="00576F8F"/>
    <w:rsid w:val="0057E1A5"/>
    <w:rsid w:val="005800BA"/>
    <w:rsid w:val="0058012F"/>
    <w:rsid w:val="005802BC"/>
    <w:rsid w:val="00581CFD"/>
    <w:rsid w:val="00581E7E"/>
    <w:rsid w:val="00582017"/>
    <w:rsid w:val="005822AF"/>
    <w:rsid w:val="00582356"/>
    <w:rsid w:val="00582B4F"/>
    <w:rsid w:val="00583AEA"/>
    <w:rsid w:val="00583B97"/>
    <w:rsid w:val="0058435F"/>
    <w:rsid w:val="005905C7"/>
    <w:rsid w:val="00590C45"/>
    <w:rsid w:val="00591E42"/>
    <w:rsid w:val="005968DC"/>
    <w:rsid w:val="0059736F"/>
    <w:rsid w:val="005973F0"/>
    <w:rsid w:val="00597C3B"/>
    <w:rsid w:val="005A2175"/>
    <w:rsid w:val="005A2E36"/>
    <w:rsid w:val="005A3C77"/>
    <w:rsid w:val="005A3F99"/>
    <w:rsid w:val="005A6F61"/>
    <w:rsid w:val="005A73E4"/>
    <w:rsid w:val="005A7691"/>
    <w:rsid w:val="005A7EE0"/>
    <w:rsid w:val="005B08DE"/>
    <w:rsid w:val="005B30F4"/>
    <w:rsid w:val="005B320E"/>
    <w:rsid w:val="005C095F"/>
    <w:rsid w:val="005C0C56"/>
    <w:rsid w:val="005C0DBE"/>
    <w:rsid w:val="005C1901"/>
    <w:rsid w:val="005C5857"/>
    <w:rsid w:val="005C6281"/>
    <w:rsid w:val="005D08F9"/>
    <w:rsid w:val="005D2989"/>
    <w:rsid w:val="005D4F1E"/>
    <w:rsid w:val="005D57D0"/>
    <w:rsid w:val="005E1B18"/>
    <w:rsid w:val="005E1E98"/>
    <w:rsid w:val="005E20F6"/>
    <w:rsid w:val="005E3148"/>
    <w:rsid w:val="005E36AD"/>
    <w:rsid w:val="005E5067"/>
    <w:rsid w:val="005E5393"/>
    <w:rsid w:val="005E6AFE"/>
    <w:rsid w:val="005E6F0E"/>
    <w:rsid w:val="005E784C"/>
    <w:rsid w:val="005E7ECE"/>
    <w:rsid w:val="005F01D9"/>
    <w:rsid w:val="005F15FD"/>
    <w:rsid w:val="005F28B9"/>
    <w:rsid w:val="005F3208"/>
    <w:rsid w:val="005F5AD0"/>
    <w:rsid w:val="005F5E94"/>
    <w:rsid w:val="005F6CDC"/>
    <w:rsid w:val="005F6DB6"/>
    <w:rsid w:val="005F6E37"/>
    <w:rsid w:val="0060195C"/>
    <w:rsid w:val="0060209E"/>
    <w:rsid w:val="00603024"/>
    <w:rsid w:val="00603C11"/>
    <w:rsid w:val="006057FB"/>
    <w:rsid w:val="0060606F"/>
    <w:rsid w:val="006072E1"/>
    <w:rsid w:val="006077FA"/>
    <w:rsid w:val="0061126F"/>
    <w:rsid w:val="00611A93"/>
    <w:rsid w:val="00612F51"/>
    <w:rsid w:val="00613C6B"/>
    <w:rsid w:val="00614210"/>
    <w:rsid w:val="0061496E"/>
    <w:rsid w:val="006149F3"/>
    <w:rsid w:val="0061538F"/>
    <w:rsid w:val="006167E9"/>
    <w:rsid w:val="006173D8"/>
    <w:rsid w:val="006201D6"/>
    <w:rsid w:val="006202E2"/>
    <w:rsid w:val="0062150B"/>
    <w:rsid w:val="00622A0F"/>
    <w:rsid w:val="0062514B"/>
    <w:rsid w:val="0062585D"/>
    <w:rsid w:val="00625D7E"/>
    <w:rsid w:val="00625E42"/>
    <w:rsid w:val="0062770D"/>
    <w:rsid w:val="006306D5"/>
    <w:rsid w:val="00630DC9"/>
    <w:rsid w:val="006324C9"/>
    <w:rsid w:val="006334C0"/>
    <w:rsid w:val="00633C26"/>
    <w:rsid w:val="00634443"/>
    <w:rsid w:val="00634B24"/>
    <w:rsid w:val="00635CE1"/>
    <w:rsid w:val="0063603D"/>
    <w:rsid w:val="00636070"/>
    <w:rsid w:val="006373C6"/>
    <w:rsid w:val="00637AA2"/>
    <w:rsid w:val="0064141A"/>
    <w:rsid w:val="00641EB2"/>
    <w:rsid w:val="0064219E"/>
    <w:rsid w:val="00642436"/>
    <w:rsid w:val="00643934"/>
    <w:rsid w:val="00646739"/>
    <w:rsid w:val="0064799F"/>
    <w:rsid w:val="00647BCA"/>
    <w:rsid w:val="00652E2C"/>
    <w:rsid w:val="006531DC"/>
    <w:rsid w:val="006556A9"/>
    <w:rsid w:val="00655C95"/>
    <w:rsid w:val="00656527"/>
    <w:rsid w:val="006601D0"/>
    <w:rsid w:val="00660E01"/>
    <w:rsid w:val="00662A49"/>
    <w:rsid w:val="00663089"/>
    <w:rsid w:val="00663259"/>
    <w:rsid w:val="006638CC"/>
    <w:rsid w:val="006642D8"/>
    <w:rsid w:val="006647EB"/>
    <w:rsid w:val="00666CDF"/>
    <w:rsid w:val="00667144"/>
    <w:rsid w:val="006674B6"/>
    <w:rsid w:val="00670C79"/>
    <w:rsid w:val="00670EB7"/>
    <w:rsid w:val="00672894"/>
    <w:rsid w:val="006737EC"/>
    <w:rsid w:val="00674F8F"/>
    <w:rsid w:val="00675265"/>
    <w:rsid w:val="00677C92"/>
    <w:rsid w:val="006801A7"/>
    <w:rsid w:val="00680988"/>
    <w:rsid w:val="00681251"/>
    <w:rsid w:val="006817BC"/>
    <w:rsid w:val="00681A5E"/>
    <w:rsid w:val="00681ABC"/>
    <w:rsid w:val="00681B77"/>
    <w:rsid w:val="00681E19"/>
    <w:rsid w:val="006822DE"/>
    <w:rsid w:val="00683092"/>
    <w:rsid w:val="006839AF"/>
    <w:rsid w:val="00683DF1"/>
    <w:rsid w:val="00684F77"/>
    <w:rsid w:val="006857CF"/>
    <w:rsid w:val="00685C93"/>
    <w:rsid w:val="0068EA1D"/>
    <w:rsid w:val="006907AF"/>
    <w:rsid w:val="00690FFB"/>
    <w:rsid w:val="00691BB9"/>
    <w:rsid w:val="00694930"/>
    <w:rsid w:val="00694E5D"/>
    <w:rsid w:val="00695050"/>
    <w:rsid w:val="00696EB3"/>
    <w:rsid w:val="006A07A8"/>
    <w:rsid w:val="006A1ACD"/>
    <w:rsid w:val="006A1B98"/>
    <w:rsid w:val="006A1D2C"/>
    <w:rsid w:val="006A236A"/>
    <w:rsid w:val="006A5163"/>
    <w:rsid w:val="006A6318"/>
    <w:rsid w:val="006B0393"/>
    <w:rsid w:val="006B059C"/>
    <w:rsid w:val="006B21E6"/>
    <w:rsid w:val="006B2823"/>
    <w:rsid w:val="006B4306"/>
    <w:rsid w:val="006B4CFC"/>
    <w:rsid w:val="006B5EF1"/>
    <w:rsid w:val="006B6A17"/>
    <w:rsid w:val="006B6C19"/>
    <w:rsid w:val="006B7128"/>
    <w:rsid w:val="006C128B"/>
    <w:rsid w:val="006C139D"/>
    <w:rsid w:val="006C2580"/>
    <w:rsid w:val="006C31A0"/>
    <w:rsid w:val="006C4196"/>
    <w:rsid w:val="006C432A"/>
    <w:rsid w:val="006C48C4"/>
    <w:rsid w:val="006C5173"/>
    <w:rsid w:val="006C5236"/>
    <w:rsid w:val="006C53F3"/>
    <w:rsid w:val="006C5659"/>
    <w:rsid w:val="006C5B3B"/>
    <w:rsid w:val="006C5EB5"/>
    <w:rsid w:val="006C6E1F"/>
    <w:rsid w:val="006C76C4"/>
    <w:rsid w:val="006D01E9"/>
    <w:rsid w:val="006D2CD9"/>
    <w:rsid w:val="006D3263"/>
    <w:rsid w:val="006D3659"/>
    <w:rsid w:val="006D419E"/>
    <w:rsid w:val="006D4821"/>
    <w:rsid w:val="006D5E27"/>
    <w:rsid w:val="006D6CEA"/>
    <w:rsid w:val="006D78D2"/>
    <w:rsid w:val="006D7FA9"/>
    <w:rsid w:val="006E0879"/>
    <w:rsid w:val="006E20E8"/>
    <w:rsid w:val="006E34A0"/>
    <w:rsid w:val="006E386B"/>
    <w:rsid w:val="006E4560"/>
    <w:rsid w:val="006E552E"/>
    <w:rsid w:val="006E56C2"/>
    <w:rsid w:val="006F0394"/>
    <w:rsid w:val="006F1A7F"/>
    <w:rsid w:val="006F1E8C"/>
    <w:rsid w:val="006F35DC"/>
    <w:rsid w:val="006F3871"/>
    <w:rsid w:val="006F40B5"/>
    <w:rsid w:val="006F6881"/>
    <w:rsid w:val="007002CD"/>
    <w:rsid w:val="00701F26"/>
    <w:rsid w:val="00703C24"/>
    <w:rsid w:val="00705EF3"/>
    <w:rsid w:val="00706CAA"/>
    <w:rsid w:val="00707AED"/>
    <w:rsid w:val="00710A44"/>
    <w:rsid w:val="00710FD7"/>
    <w:rsid w:val="00711471"/>
    <w:rsid w:val="00712929"/>
    <w:rsid w:val="0071373A"/>
    <w:rsid w:val="00714C0E"/>
    <w:rsid w:val="00715C26"/>
    <w:rsid w:val="00716585"/>
    <w:rsid w:val="00717810"/>
    <w:rsid w:val="007216B7"/>
    <w:rsid w:val="00721949"/>
    <w:rsid w:val="00721CD1"/>
    <w:rsid w:val="00722ABF"/>
    <w:rsid w:val="0072471A"/>
    <w:rsid w:val="00725A3E"/>
    <w:rsid w:val="00726EA4"/>
    <w:rsid w:val="0072750D"/>
    <w:rsid w:val="00731FC8"/>
    <w:rsid w:val="00732CCB"/>
    <w:rsid w:val="00733514"/>
    <w:rsid w:val="00736821"/>
    <w:rsid w:val="00736D33"/>
    <w:rsid w:val="0073713E"/>
    <w:rsid w:val="007372F2"/>
    <w:rsid w:val="0074172F"/>
    <w:rsid w:val="00741B71"/>
    <w:rsid w:val="00742E6C"/>
    <w:rsid w:val="007432DA"/>
    <w:rsid w:val="007435C6"/>
    <w:rsid w:val="00744283"/>
    <w:rsid w:val="00744969"/>
    <w:rsid w:val="007453CF"/>
    <w:rsid w:val="00751A0E"/>
    <w:rsid w:val="00752F62"/>
    <w:rsid w:val="00753415"/>
    <w:rsid w:val="00754743"/>
    <w:rsid w:val="00754855"/>
    <w:rsid w:val="0075508D"/>
    <w:rsid w:val="00755204"/>
    <w:rsid w:val="007557E7"/>
    <w:rsid w:val="00756593"/>
    <w:rsid w:val="00757B6E"/>
    <w:rsid w:val="0076056F"/>
    <w:rsid w:val="00760583"/>
    <w:rsid w:val="00761E49"/>
    <w:rsid w:val="0076264A"/>
    <w:rsid w:val="007629EA"/>
    <w:rsid w:val="0076317D"/>
    <w:rsid w:val="00763D57"/>
    <w:rsid w:val="00763DA7"/>
    <w:rsid w:val="007640A5"/>
    <w:rsid w:val="0076452A"/>
    <w:rsid w:val="007663A1"/>
    <w:rsid w:val="0076668F"/>
    <w:rsid w:val="007676A3"/>
    <w:rsid w:val="00767C32"/>
    <w:rsid w:val="00770430"/>
    <w:rsid w:val="00771B4B"/>
    <w:rsid w:val="00771D70"/>
    <w:rsid w:val="00773862"/>
    <w:rsid w:val="00774A5F"/>
    <w:rsid w:val="00776293"/>
    <w:rsid w:val="007766B9"/>
    <w:rsid w:val="007771AC"/>
    <w:rsid w:val="00777C99"/>
    <w:rsid w:val="00780B27"/>
    <w:rsid w:val="00783593"/>
    <w:rsid w:val="007847CB"/>
    <w:rsid w:val="007854FD"/>
    <w:rsid w:val="00785BDA"/>
    <w:rsid w:val="00785F11"/>
    <w:rsid w:val="00786632"/>
    <w:rsid w:val="00786BF2"/>
    <w:rsid w:val="00786C18"/>
    <w:rsid w:val="00787BEC"/>
    <w:rsid w:val="00790596"/>
    <w:rsid w:val="00791E2C"/>
    <w:rsid w:val="007936D0"/>
    <w:rsid w:val="00793DF2"/>
    <w:rsid w:val="00794B19"/>
    <w:rsid w:val="0079513F"/>
    <w:rsid w:val="0079710B"/>
    <w:rsid w:val="007978E7"/>
    <w:rsid w:val="007A39F0"/>
    <w:rsid w:val="007A4B3C"/>
    <w:rsid w:val="007A4CE8"/>
    <w:rsid w:val="007A5602"/>
    <w:rsid w:val="007B1196"/>
    <w:rsid w:val="007B1F4B"/>
    <w:rsid w:val="007B2A64"/>
    <w:rsid w:val="007B4034"/>
    <w:rsid w:val="007B4BB4"/>
    <w:rsid w:val="007B54C3"/>
    <w:rsid w:val="007B5B4E"/>
    <w:rsid w:val="007B718F"/>
    <w:rsid w:val="007B72E1"/>
    <w:rsid w:val="007B7836"/>
    <w:rsid w:val="007C05ED"/>
    <w:rsid w:val="007C1466"/>
    <w:rsid w:val="007C1F71"/>
    <w:rsid w:val="007C2328"/>
    <w:rsid w:val="007C3499"/>
    <w:rsid w:val="007C380E"/>
    <w:rsid w:val="007C4982"/>
    <w:rsid w:val="007C52E7"/>
    <w:rsid w:val="007C55AA"/>
    <w:rsid w:val="007C70AE"/>
    <w:rsid w:val="007C7E5C"/>
    <w:rsid w:val="007C7EEB"/>
    <w:rsid w:val="007D12F3"/>
    <w:rsid w:val="007D1ABD"/>
    <w:rsid w:val="007D22B8"/>
    <w:rsid w:val="007D23FB"/>
    <w:rsid w:val="007D4DC5"/>
    <w:rsid w:val="007D5A57"/>
    <w:rsid w:val="007D7133"/>
    <w:rsid w:val="007D793A"/>
    <w:rsid w:val="007D7A7D"/>
    <w:rsid w:val="007E0BC5"/>
    <w:rsid w:val="007E0CB1"/>
    <w:rsid w:val="007E1B74"/>
    <w:rsid w:val="007E1EF2"/>
    <w:rsid w:val="007E466B"/>
    <w:rsid w:val="007E5121"/>
    <w:rsid w:val="007E5B6E"/>
    <w:rsid w:val="007E6561"/>
    <w:rsid w:val="007E6949"/>
    <w:rsid w:val="007F08FE"/>
    <w:rsid w:val="007F0D40"/>
    <w:rsid w:val="007F12E2"/>
    <w:rsid w:val="007F526B"/>
    <w:rsid w:val="007F72E7"/>
    <w:rsid w:val="00800B82"/>
    <w:rsid w:val="00801A47"/>
    <w:rsid w:val="008030AA"/>
    <w:rsid w:val="008045E0"/>
    <w:rsid w:val="0080488A"/>
    <w:rsid w:val="008054FC"/>
    <w:rsid w:val="00806619"/>
    <w:rsid w:val="008067EE"/>
    <w:rsid w:val="008073E2"/>
    <w:rsid w:val="00807457"/>
    <w:rsid w:val="008105B5"/>
    <w:rsid w:val="00811361"/>
    <w:rsid w:val="00811E80"/>
    <w:rsid w:val="008122A2"/>
    <w:rsid w:val="00813917"/>
    <w:rsid w:val="00817A31"/>
    <w:rsid w:val="00817D08"/>
    <w:rsid w:val="008215DD"/>
    <w:rsid w:val="00822015"/>
    <w:rsid w:val="00822A12"/>
    <w:rsid w:val="00822AF7"/>
    <w:rsid w:val="00823429"/>
    <w:rsid w:val="008245BA"/>
    <w:rsid w:val="0083078C"/>
    <w:rsid w:val="00831271"/>
    <w:rsid w:val="00832162"/>
    <w:rsid w:val="00833108"/>
    <w:rsid w:val="00833D20"/>
    <w:rsid w:val="0083401F"/>
    <w:rsid w:val="00835A79"/>
    <w:rsid w:val="0083782F"/>
    <w:rsid w:val="00837D13"/>
    <w:rsid w:val="00837E3C"/>
    <w:rsid w:val="00840902"/>
    <w:rsid w:val="00840AE8"/>
    <w:rsid w:val="00841365"/>
    <w:rsid w:val="00841F7E"/>
    <w:rsid w:val="0084267D"/>
    <w:rsid w:val="00842C15"/>
    <w:rsid w:val="00842C8C"/>
    <w:rsid w:val="008436F6"/>
    <w:rsid w:val="00843795"/>
    <w:rsid w:val="008443EC"/>
    <w:rsid w:val="0085140D"/>
    <w:rsid w:val="00851EFC"/>
    <w:rsid w:val="00852D49"/>
    <w:rsid w:val="00854775"/>
    <w:rsid w:val="008549C5"/>
    <w:rsid w:val="00856489"/>
    <w:rsid w:val="008571C2"/>
    <w:rsid w:val="00860040"/>
    <w:rsid w:val="0086181F"/>
    <w:rsid w:val="0086573B"/>
    <w:rsid w:val="00867390"/>
    <w:rsid w:val="00867585"/>
    <w:rsid w:val="00871756"/>
    <w:rsid w:val="00872661"/>
    <w:rsid w:val="00872B8D"/>
    <w:rsid w:val="0087318F"/>
    <w:rsid w:val="00874BC4"/>
    <w:rsid w:val="00880617"/>
    <w:rsid w:val="00880C8B"/>
    <w:rsid w:val="00882395"/>
    <w:rsid w:val="008825A5"/>
    <w:rsid w:val="008825DA"/>
    <w:rsid w:val="00883A04"/>
    <w:rsid w:val="00883BC4"/>
    <w:rsid w:val="00884A2D"/>
    <w:rsid w:val="00884F26"/>
    <w:rsid w:val="00887692"/>
    <w:rsid w:val="008877F9"/>
    <w:rsid w:val="00887C42"/>
    <w:rsid w:val="00890E20"/>
    <w:rsid w:val="0089118C"/>
    <w:rsid w:val="00891272"/>
    <w:rsid w:val="0089198A"/>
    <w:rsid w:val="0089251E"/>
    <w:rsid w:val="00892AD2"/>
    <w:rsid w:val="00894695"/>
    <w:rsid w:val="008946B0"/>
    <w:rsid w:val="00895526"/>
    <w:rsid w:val="0089601E"/>
    <w:rsid w:val="008960FD"/>
    <w:rsid w:val="0089643E"/>
    <w:rsid w:val="00896535"/>
    <w:rsid w:val="008974A2"/>
    <w:rsid w:val="008A08B2"/>
    <w:rsid w:val="008A0DD7"/>
    <w:rsid w:val="008A1277"/>
    <w:rsid w:val="008A129C"/>
    <w:rsid w:val="008A21A6"/>
    <w:rsid w:val="008A3FD8"/>
    <w:rsid w:val="008A43C6"/>
    <w:rsid w:val="008A4B82"/>
    <w:rsid w:val="008A585F"/>
    <w:rsid w:val="008A5B08"/>
    <w:rsid w:val="008A6890"/>
    <w:rsid w:val="008B0E32"/>
    <w:rsid w:val="008B1E7A"/>
    <w:rsid w:val="008B417F"/>
    <w:rsid w:val="008B4248"/>
    <w:rsid w:val="008B7001"/>
    <w:rsid w:val="008C01E7"/>
    <w:rsid w:val="008C0E65"/>
    <w:rsid w:val="008C114A"/>
    <w:rsid w:val="008C1EDE"/>
    <w:rsid w:val="008C3EEB"/>
    <w:rsid w:val="008C3FFA"/>
    <w:rsid w:val="008C4F3D"/>
    <w:rsid w:val="008C4FD5"/>
    <w:rsid w:val="008C7A94"/>
    <w:rsid w:val="008D05D4"/>
    <w:rsid w:val="008D17BF"/>
    <w:rsid w:val="008D23EB"/>
    <w:rsid w:val="008D4F59"/>
    <w:rsid w:val="008D520E"/>
    <w:rsid w:val="008D6516"/>
    <w:rsid w:val="008D6D54"/>
    <w:rsid w:val="008D7A50"/>
    <w:rsid w:val="008E10AE"/>
    <w:rsid w:val="008E2E3D"/>
    <w:rsid w:val="008E3A15"/>
    <w:rsid w:val="008E3E45"/>
    <w:rsid w:val="008E4BA8"/>
    <w:rsid w:val="008E6891"/>
    <w:rsid w:val="008E69FB"/>
    <w:rsid w:val="008E7E87"/>
    <w:rsid w:val="008F239A"/>
    <w:rsid w:val="008F38FC"/>
    <w:rsid w:val="008F475B"/>
    <w:rsid w:val="008F5F2E"/>
    <w:rsid w:val="008F5FD2"/>
    <w:rsid w:val="008F6000"/>
    <w:rsid w:val="008F65A8"/>
    <w:rsid w:val="008F6DFB"/>
    <w:rsid w:val="00902379"/>
    <w:rsid w:val="009033C2"/>
    <w:rsid w:val="00904588"/>
    <w:rsid w:val="00904618"/>
    <w:rsid w:val="00905D4F"/>
    <w:rsid w:val="00906D68"/>
    <w:rsid w:val="009073EB"/>
    <w:rsid w:val="009078D6"/>
    <w:rsid w:val="0091037A"/>
    <w:rsid w:val="0091129A"/>
    <w:rsid w:val="00911B78"/>
    <w:rsid w:val="00912707"/>
    <w:rsid w:val="00912D00"/>
    <w:rsid w:val="00913A79"/>
    <w:rsid w:val="009140EF"/>
    <w:rsid w:val="00914D82"/>
    <w:rsid w:val="00915058"/>
    <w:rsid w:val="00915859"/>
    <w:rsid w:val="00916EF4"/>
    <w:rsid w:val="009206A7"/>
    <w:rsid w:val="009223D9"/>
    <w:rsid w:val="00922EBD"/>
    <w:rsid w:val="00923B78"/>
    <w:rsid w:val="00925629"/>
    <w:rsid w:val="0092604C"/>
    <w:rsid w:val="00926E45"/>
    <w:rsid w:val="00930393"/>
    <w:rsid w:val="0093155F"/>
    <w:rsid w:val="0093226B"/>
    <w:rsid w:val="0093267E"/>
    <w:rsid w:val="0093275E"/>
    <w:rsid w:val="0093285C"/>
    <w:rsid w:val="009348BB"/>
    <w:rsid w:val="00935C0B"/>
    <w:rsid w:val="00940095"/>
    <w:rsid w:val="009404E7"/>
    <w:rsid w:val="00940F33"/>
    <w:rsid w:val="009418CC"/>
    <w:rsid w:val="0094202B"/>
    <w:rsid w:val="00944FB0"/>
    <w:rsid w:val="00947752"/>
    <w:rsid w:val="00950250"/>
    <w:rsid w:val="009509D3"/>
    <w:rsid w:val="0095399D"/>
    <w:rsid w:val="00953F5D"/>
    <w:rsid w:val="00954683"/>
    <w:rsid w:val="00954712"/>
    <w:rsid w:val="00954771"/>
    <w:rsid w:val="00954E6C"/>
    <w:rsid w:val="00955A7B"/>
    <w:rsid w:val="009566C8"/>
    <w:rsid w:val="00956854"/>
    <w:rsid w:val="00963799"/>
    <w:rsid w:val="009637E7"/>
    <w:rsid w:val="00963BBD"/>
    <w:rsid w:val="009641C2"/>
    <w:rsid w:val="00964DE2"/>
    <w:rsid w:val="00965CE1"/>
    <w:rsid w:val="0096641D"/>
    <w:rsid w:val="00966A3C"/>
    <w:rsid w:val="00970269"/>
    <w:rsid w:val="009712E0"/>
    <w:rsid w:val="00971544"/>
    <w:rsid w:val="00973182"/>
    <w:rsid w:val="00973F92"/>
    <w:rsid w:val="0097512D"/>
    <w:rsid w:val="0097635C"/>
    <w:rsid w:val="00976394"/>
    <w:rsid w:val="00977729"/>
    <w:rsid w:val="009804E8"/>
    <w:rsid w:val="0098092E"/>
    <w:rsid w:val="00980C15"/>
    <w:rsid w:val="00980C2D"/>
    <w:rsid w:val="0098127A"/>
    <w:rsid w:val="00981917"/>
    <w:rsid w:val="0098227D"/>
    <w:rsid w:val="00982332"/>
    <w:rsid w:val="00982FC0"/>
    <w:rsid w:val="0098520F"/>
    <w:rsid w:val="00985A74"/>
    <w:rsid w:val="0098670F"/>
    <w:rsid w:val="00986936"/>
    <w:rsid w:val="009950A1"/>
    <w:rsid w:val="00995E0D"/>
    <w:rsid w:val="009975A6"/>
    <w:rsid w:val="00997F78"/>
    <w:rsid w:val="009A020D"/>
    <w:rsid w:val="009A0754"/>
    <w:rsid w:val="009A0EF8"/>
    <w:rsid w:val="009A1633"/>
    <w:rsid w:val="009A492B"/>
    <w:rsid w:val="009A4AC9"/>
    <w:rsid w:val="009A5077"/>
    <w:rsid w:val="009A53ED"/>
    <w:rsid w:val="009A5FC6"/>
    <w:rsid w:val="009A7121"/>
    <w:rsid w:val="009A7213"/>
    <w:rsid w:val="009A7AAE"/>
    <w:rsid w:val="009A7AFA"/>
    <w:rsid w:val="009A7DC6"/>
    <w:rsid w:val="009B1D11"/>
    <w:rsid w:val="009B1E25"/>
    <w:rsid w:val="009B2B09"/>
    <w:rsid w:val="009B6BA3"/>
    <w:rsid w:val="009C00B8"/>
    <w:rsid w:val="009C0E7A"/>
    <w:rsid w:val="009C194F"/>
    <w:rsid w:val="009C2779"/>
    <w:rsid w:val="009C45F3"/>
    <w:rsid w:val="009C49FB"/>
    <w:rsid w:val="009C4D85"/>
    <w:rsid w:val="009C50BB"/>
    <w:rsid w:val="009D02CA"/>
    <w:rsid w:val="009D1AAC"/>
    <w:rsid w:val="009D2C8D"/>
    <w:rsid w:val="009D3334"/>
    <w:rsid w:val="009D34EC"/>
    <w:rsid w:val="009D5DBE"/>
    <w:rsid w:val="009D6554"/>
    <w:rsid w:val="009D6F32"/>
    <w:rsid w:val="009D7026"/>
    <w:rsid w:val="009D775D"/>
    <w:rsid w:val="009D7C4C"/>
    <w:rsid w:val="009D7F92"/>
    <w:rsid w:val="009E15C1"/>
    <w:rsid w:val="009E372E"/>
    <w:rsid w:val="009E3D78"/>
    <w:rsid w:val="009E6F87"/>
    <w:rsid w:val="009E7001"/>
    <w:rsid w:val="009E7F09"/>
    <w:rsid w:val="009F24EF"/>
    <w:rsid w:val="009F27B0"/>
    <w:rsid w:val="009F3EEE"/>
    <w:rsid w:val="00A00117"/>
    <w:rsid w:val="00A0284B"/>
    <w:rsid w:val="00A0363A"/>
    <w:rsid w:val="00A03D62"/>
    <w:rsid w:val="00A04546"/>
    <w:rsid w:val="00A0483C"/>
    <w:rsid w:val="00A048C6"/>
    <w:rsid w:val="00A053B6"/>
    <w:rsid w:val="00A06691"/>
    <w:rsid w:val="00A07502"/>
    <w:rsid w:val="00A10836"/>
    <w:rsid w:val="00A10F04"/>
    <w:rsid w:val="00A12982"/>
    <w:rsid w:val="00A12ED0"/>
    <w:rsid w:val="00A13E3A"/>
    <w:rsid w:val="00A141A9"/>
    <w:rsid w:val="00A15A85"/>
    <w:rsid w:val="00A20A94"/>
    <w:rsid w:val="00A20F90"/>
    <w:rsid w:val="00A23A3B"/>
    <w:rsid w:val="00A256A9"/>
    <w:rsid w:val="00A26739"/>
    <w:rsid w:val="00A26E4B"/>
    <w:rsid w:val="00A270BF"/>
    <w:rsid w:val="00A2732B"/>
    <w:rsid w:val="00A32582"/>
    <w:rsid w:val="00A329CB"/>
    <w:rsid w:val="00A333E9"/>
    <w:rsid w:val="00A33B26"/>
    <w:rsid w:val="00A33E0D"/>
    <w:rsid w:val="00A33F4C"/>
    <w:rsid w:val="00A340F1"/>
    <w:rsid w:val="00A341FD"/>
    <w:rsid w:val="00A36198"/>
    <w:rsid w:val="00A36EA6"/>
    <w:rsid w:val="00A37C34"/>
    <w:rsid w:val="00A4036C"/>
    <w:rsid w:val="00A40610"/>
    <w:rsid w:val="00A41ABC"/>
    <w:rsid w:val="00A42BAB"/>
    <w:rsid w:val="00A433B2"/>
    <w:rsid w:val="00A4375D"/>
    <w:rsid w:val="00A43C7F"/>
    <w:rsid w:val="00A4486C"/>
    <w:rsid w:val="00A45477"/>
    <w:rsid w:val="00A47A1B"/>
    <w:rsid w:val="00A47C08"/>
    <w:rsid w:val="00A47E3C"/>
    <w:rsid w:val="00A50E1F"/>
    <w:rsid w:val="00A510B5"/>
    <w:rsid w:val="00A550E9"/>
    <w:rsid w:val="00A56374"/>
    <w:rsid w:val="00A57630"/>
    <w:rsid w:val="00A57632"/>
    <w:rsid w:val="00A6023C"/>
    <w:rsid w:val="00A60D93"/>
    <w:rsid w:val="00A60E16"/>
    <w:rsid w:val="00A61B7F"/>
    <w:rsid w:val="00A61D5B"/>
    <w:rsid w:val="00A625A3"/>
    <w:rsid w:val="00A634DF"/>
    <w:rsid w:val="00A64A2C"/>
    <w:rsid w:val="00A64AB9"/>
    <w:rsid w:val="00A65A12"/>
    <w:rsid w:val="00A66598"/>
    <w:rsid w:val="00A70247"/>
    <w:rsid w:val="00A70466"/>
    <w:rsid w:val="00A717EF"/>
    <w:rsid w:val="00A725BF"/>
    <w:rsid w:val="00A72720"/>
    <w:rsid w:val="00A7396E"/>
    <w:rsid w:val="00A73AB7"/>
    <w:rsid w:val="00A73C94"/>
    <w:rsid w:val="00A73F41"/>
    <w:rsid w:val="00A7463F"/>
    <w:rsid w:val="00A75C70"/>
    <w:rsid w:val="00A77246"/>
    <w:rsid w:val="00A801DE"/>
    <w:rsid w:val="00A80E79"/>
    <w:rsid w:val="00A816C6"/>
    <w:rsid w:val="00A8275E"/>
    <w:rsid w:val="00A83975"/>
    <w:rsid w:val="00A83CA2"/>
    <w:rsid w:val="00A8409D"/>
    <w:rsid w:val="00A847AE"/>
    <w:rsid w:val="00A84BF7"/>
    <w:rsid w:val="00A85995"/>
    <w:rsid w:val="00A863D9"/>
    <w:rsid w:val="00A86B54"/>
    <w:rsid w:val="00A90E1A"/>
    <w:rsid w:val="00A91464"/>
    <w:rsid w:val="00A91FB1"/>
    <w:rsid w:val="00A92574"/>
    <w:rsid w:val="00A94771"/>
    <w:rsid w:val="00A95565"/>
    <w:rsid w:val="00A96BD6"/>
    <w:rsid w:val="00A97EDF"/>
    <w:rsid w:val="00AA0564"/>
    <w:rsid w:val="00AA1DF0"/>
    <w:rsid w:val="00AA1E55"/>
    <w:rsid w:val="00AA1FAB"/>
    <w:rsid w:val="00AA1FDB"/>
    <w:rsid w:val="00AA2199"/>
    <w:rsid w:val="00AA38C5"/>
    <w:rsid w:val="00AA42F2"/>
    <w:rsid w:val="00AA5990"/>
    <w:rsid w:val="00AA5C28"/>
    <w:rsid w:val="00AA683B"/>
    <w:rsid w:val="00AA701F"/>
    <w:rsid w:val="00AB1745"/>
    <w:rsid w:val="00AB23A4"/>
    <w:rsid w:val="00AB26CF"/>
    <w:rsid w:val="00AB2BB8"/>
    <w:rsid w:val="00AB3131"/>
    <w:rsid w:val="00AB3296"/>
    <w:rsid w:val="00AB4040"/>
    <w:rsid w:val="00AB42B3"/>
    <w:rsid w:val="00AB4C6B"/>
    <w:rsid w:val="00AB6908"/>
    <w:rsid w:val="00AB78BE"/>
    <w:rsid w:val="00AC23DD"/>
    <w:rsid w:val="00AC24AF"/>
    <w:rsid w:val="00AC2F42"/>
    <w:rsid w:val="00AC502A"/>
    <w:rsid w:val="00AC607E"/>
    <w:rsid w:val="00AC72F8"/>
    <w:rsid w:val="00AD1EEE"/>
    <w:rsid w:val="00AD2662"/>
    <w:rsid w:val="00AD45B6"/>
    <w:rsid w:val="00AD4C6E"/>
    <w:rsid w:val="00AD4CA0"/>
    <w:rsid w:val="00AD6232"/>
    <w:rsid w:val="00AD69FA"/>
    <w:rsid w:val="00AD7A84"/>
    <w:rsid w:val="00AE01F6"/>
    <w:rsid w:val="00AE1102"/>
    <w:rsid w:val="00AE2983"/>
    <w:rsid w:val="00AE3D76"/>
    <w:rsid w:val="00AE420F"/>
    <w:rsid w:val="00AE46E7"/>
    <w:rsid w:val="00AE79EE"/>
    <w:rsid w:val="00AE7E84"/>
    <w:rsid w:val="00AF0EDA"/>
    <w:rsid w:val="00AF1960"/>
    <w:rsid w:val="00AF1C7C"/>
    <w:rsid w:val="00AF31E5"/>
    <w:rsid w:val="00AF37B4"/>
    <w:rsid w:val="00AF3A17"/>
    <w:rsid w:val="00AF3A32"/>
    <w:rsid w:val="00AF48FF"/>
    <w:rsid w:val="00AF6655"/>
    <w:rsid w:val="00AF69A2"/>
    <w:rsid w:val="00AF7CEB"/>
    <w:rsid w:val="00B01981"/>
    <w:rsid w:val="00B03A05"/>
    <w:rsid w:val="00B0437A"/>
    <w:rsid w:val="00B04DAC"/>
    <w:rsid w:val="00B06ABD"/>
    <w:rsid w:val="00B07618"/>
    <w:rsid w:val="00B124D9"/>
    <w:rsid w:val="00B1418F"/>
    <w:rsid w:val="00B14F00"/>
    <w:rsid w:val="00B15886"/>
    <w:rsid w:val="00B15927"/>
    <w:rsid w:val="00B15A0F"/>
    <w:rsid w:val="00B173A2"/>
    <w:rsid w:val="00B20F38"/>
    <w:rsid w:val="00B216BF"/>
    <w:rsid w:val="00B25350"/>
    <w:rsid w:val="00B25AC2"/>
    <w:rsid w:val="00B31B2D"/>
    <w:rsid w:val="00B31C9C"/>
    <w:rsid w:val="00B32C00"/>
    <w:rsid w:val="00B332B1"/>
    <w:rsid w:val="00B34036"/>
    <w:rsid w:val="00B35683"/>
    <w:rsid w:val="00B35EB2"/>
    <w:rsid w:val="00B36157"/>
    <w:rsid w:val="00B3786A"/>
    <w:rsid w:val="00B41ED0"/>
    <w:rsid w:val="00B4440B"/>
    <w:rsid w:val="00B46511"/>
    <w:rsid w:val="00B46F46"/>
    <w:rsid w:val="00B47761"/>
    <w:rsid w:val="00B514D3"/>
    <w:rsid w:val="00B53006"/>
    <w:rsid w:val="00B5340D"/>
    <w:rsid w:val="00B54FAE"/>
    <w:rsid w:val="00B56FC8"/>
    <w:rsid w:val="00B605F2"/>
    <w:rsid w:val="00B6374B"/>
    <w:rsid w:val="00B714FC"/>
    <w:rsid w:val="00B71A14"/>
    <w:rsid w:val="00B7368F"/>
    <w:rsid w:val="00B74BB1"/>
    <w:rsid w:val="00B75363"/>
    <w:rsid w:val="00B75E14"/>
    <w:rsid w:val="00B80C7B"/>
    <w:rsid w:val="00B813D6"/>
    <w:rsid w:val="00B815BC"/>
    <w:rsid w:val="00B81DAF"/>
    <w:rsid w:val="00B81DB9"/>
    <w:rsid w:val="00B82808"/>
    <w:rsid w:val="00B8461C"/>
    <w:rsid w:val="00B84964"/>
    <w:rsid w:val="00B856D6"/>
    <w:rsid w:val="00B85D4D"/>
    <w:rsid w:val="00B86037"/>
    <w:rsid w:val="00B86E81"/>
    <w:rsid w:val="00B90B5F"/>
    <w:rsid w:val="00B91636"/>
    <w:rsid w:val="00B9192F"/>
    <w:rsid w:val="00B91C57"/>
    <w:rsid w:val="00B93C17"/>
    <w:rsid w:val="00B943E9"/>
    <w:rsid w:val="00B954CF"/>
    <w:rsid w:val="00B96A61"/>
    <w:rsid w:val="00B96E42"/>
    <w:rsid w:val="00BA0356"/>
    <w:rsid w:val="00BA0AC2"/>
    <w:rsid w:val="00BA1423"/>
    <w:rsid w:val="00BA1673"/>
    <w:rsid w:val="00BA1B1E"/>
    <w:rsid w:val="00BA1CEF"/>
    <w:rsid w:val="00BA2680"/>
    <w:rsid w:val="00BA27FD"/>
    <w:rsid w:val="00BA287A"/>
    <w:rsid w:val="00BA5AB0"/>
    <w:rsid w:val="00BA63B8"/>
    <w:rsid w:val="00BA70EF"/>
    <w:rsid w:val="00BA71F6"/>
    <w:rsid w:val="00BA75F6"/>
    <w:rsid w:val="00BB1EDC"/>
    <w:rsid w:val="00BB22BC"/>
    <w:rsid w:val="00BB2307"/>
    <w:rsid w:val="00BB2BBD"/>
    <w:rsid w:val="00BB2D63"/>
    <w:rsid w:val="00BB2D76"/>
    <w:rsid w:val="00BB4649"/>
    <w:rsid w:val="00BB66E9"/>
    <w:rsid w:val="00BB7258"/>
    <w:rsid w:val="00BB7803"/>
    <w:rsid w:val="00BB79CA"/>
    <w:rsid w:val="00BC19CF"/>
    <w:rsid w:val="00BC2685"/>
    <w:rsid w:val="00BC4CD8"/>
    <w:rsid w:val="00BC5112"/>
    <w:rsid w:val="00BD007E"/>
    <w:rsid w:val="00BD0504"/>
    <w:rsid w:val="00BD2995"/>
    <w:rsid w:val="00BD3004"/>
    <w:rsid w:val="00BD49BB"/>
    <w:rsid w:val="00BD4CF5"/>
    <w:rsid w:val="00BD5A24"/>
    <w:rsid w:val="00BD71C7"/>
    <w:rsid w:val="00BE032F"/>
    <w:rsid w:val="00BE0F97"/>
    <w:rsid w:val="00BE160D"/>
    <w:rsid w:val="00BE16D6"/>
    <w:rsid w:val="00BE1750"/>
    <w:rsid w:val="00BE2329"/>
    <w:rsid w:val="00BE354A"/>
    <w:rsid w:val="00BE494B"/>
    <w:rsid w:val="00BE4E66"/>
    <w:rsid w:val="00BE50E4"/>
    <w:rsid w:val="00BE5CD3"/>
    <w:rsid w:val="00BE6CEA"/>
    <w:rsid w:val="00BE6FD2"/>
    <w:rsid w:val="00BF2CE9"/>
    <w:rsid w:val="00BF2EF2"/>
    <w:rsid w:val="00BF343B"/>
    <w:rsid w:val="00BF4861"/>
    <w:rsid w:val="00BF4E5D"/>
    <w:rsid w:val="00BF4E7E"/>
    <w:rsid w:val="00BF50CB"/>
    <w:rsid w:val="00C00A1B"/>
    <w:rsid w:val="00C00E82"/>
    <w:rsid w:val="00C010FE"/>
    <w:rsid w:val="00C01CD2"/>
    <w:rsid w:val="00C02AD4"/>
    <w:rsid w:val="00C030A9"/>
    <w:rsid w:val="00C05A65"/>
    <w:rsid w:val="00C06260"/>
    <w:rsid w:val="00C06FF6"/>
    <w:rsid w:val="00C10165"/>
    <w:rsid w:val="00C105D2"/>
    <w:rsid w:val="00C10A19"/>
    <w:rsid w:val="00C10C00"/>
    <w:rsid w:val="00C10CFC"/>
    <w:rsid w:val="00C114AB"/>
    <w:rsid w:val="00C11BDF"/>
    <w:rsid w:val="00C1263B"/>
    <w:rsid w:val="00C1530B"/>
    <w:rsid w:val="00C15C4B"/>
    <w:rsid w:val="00C15FA1"/>
    <w:rsid w:val="00C17258"/>
    <w:rsid w:val="00C20A7F"/>
    <w:rsid w:val="00C21283"/>
    <w:rsid w:val="00C21E80"/>
    <w:rsid w:val="00C225A5"/>
    <w:rsid w:val="00C232B9"/>
    <w:rsid w:val="00C24592"/>
    <w:rsid w:val="00C248FF"/>
    <w:rsid w:val="00C300D2"/>
    <w:rsid w:val="00C30E7B"/>
    <w:rsid w:val="00C3212A"/>
    <w:rsid w:val="00C325D0"/>
    <w:rsid w:val="00C336A3"/>
    <w:rsid w:val="00C33752"/>
    <w:rsid w:val="00C33829"/>
    <w:rsid w:val="00C33B81"/>
    <w:rsid w:val="00C34C6E"/>
    <w:rsid w:val="00C35E54"/>
    <w:rsid w:val="00C365BC"/>
    <w:rsid w:val="00C36D6F"/>
    <w:rsid w:val="00C36F5A"/>
    <w:rsid w:val="00C41694"/>
    <w:rsid w:val="00C419CB"/>
    <w:rsid w:val="00C42197"/>
    <w:rsid w:val="00C4382F"/>
    <w:rsid w:val="00C448D0"/>
    <w:rsid w:val="00C449DA"/>
    <w:rsid w:val="00C45840"/>
    <w:rsid w:val="00C45B5A"/>
    <w:rsid w:val="00C46610"/>
    <w:rsid w:val="00C4670A"/>
    <w:rsid w:val="00C4723D"/>
    <w:rsid w:val="00C5164B"/>
    <w:rsid w:val="00C5251A"/>
    <w:rsid w:val="00C52A72"/>
    <w:rsid w:val="00C52D24"/>
    <w:rsid w:val="00C5327B"/>
    <w:rsid w:val="00C53F27"/>
    <w:rsid w:val="00C5468F"/>
    <w:rsid w:val="00C559D5"/>
    <w:rsid w:val="00C56A26"/>
    <w:rsid w:val="00C57915"/>
    <w:rsid w:val="00C60D75"/>
    <w:rsid w:val="00C6176A"/>
    <w:rsid w:val="00C6241C"/>
    <w:rsid w:val="00C64ACF"/>
    <w:rsid w:val="00C64F30"/>
    <w:rsid w:val="00C65250"/>
    <w:rsid w:val="00C652CE"/>
    <w:rsid w:val="00C66F98"/>
    <w:rsid w:val="00C671E1"/>
    <w:rsid w:val="00C672D0"/>
    <w:rsid w:val="00C7097E"/>
    <w:rsid w:val="00C71969"/>
    <w:rsid w:val="00C721BB"/>
    <w:rsid w:val="00C74540"/>
    <w:rsid w:val="00C74A59"/>
    <w:rsid w:val="00C75632"/>
    <w:rsid w:val="00C75676"/>
    <w:rsid w:val="00C75918"/>
    <w:rsid w:val="00C82A79"/>
    <w:rsid w:val="00C8323F"/>
    <w:rsid w:val="00C847C1"/>
    <w:rsid w:val="00C859DD"/>
    <w:rsid w:val="00C86356"/>
    <w:rsid w:val="00C86381"/>
    <w:rsid w:val="00C865CA"/>
    <w:rsid w:val="00C90017"/>
    <w:rsid w:val="00C9033B"/>
    <w:rsid w:val="00C903D4"/>
    <w:rsid w:val="00C90FC9"/>
    <w:rsid w:val="00C91466"/>
    <w:rsid w:val="00C92131"/>
    <w:rsid w:val="00C95175"/>
    <w:rsid w:val="00C96015"/>
    <w:rsid w:val="00C962DC"/>
    <w:rsid w:val="00C97AC8"/>
    <w:rsid w:val="00CA0AA2"/>
    <w:rsid w:val="00CA13DD"/>
    <w:rsid w:val="00CA1751"/>
    <w:rsid w:val="00CA17B5"/>
    <w:rsid w:val="00CA3C26"/>
    <w:rsid w:val="00CA4F39"/>
    <w:rsid w:val="00CA557D"/>
    <w:rsid w:val="00CB0C72"/>
    <w:rsid w:val="00CB0F03"/>
    <w:rsid w:val="00CB148C"/>
    <w:rsid w:val="00CB1B68"/>
    <w:rsid w:val="00CB255D"/>
    <w:rsid w:val="00CB3685"/>
    <w:rsid w:val="00CB390B"/>
    <w:rsid w:val="00CB449F"/>
    <w:rsid w:val="00CB478C"/>
    <w:rsid w:val="00CB4DFB"/>
    <w:rsid w:val="00CB5401"/>
    <w:rsid w:val="00CB5478"/>
    <w:rsid w:val="00CB5D7D"/>
    <w:rsid w:val="00CB6572"/>
    <w:rsid w:val="00CB7DDA"/>
    <w:rsid w:val="00CC12AA"/>
    <w:rsid w:val="00CC1620"/>
    <w:rsid w:val="00CC19BC"/>
    <w:rsid w:val="00CC1C65"/>
    <w:rsid w:val="00CC2058"/>
    <w:rsid w:val="00CC2F0D"/>
    <w:rsid w:val="00CC36BD"/>
    <w:rsid w:val="00CC3F84"/>
    <w:rsid w:val="00CC4197"/>
    <w:rsid w:val="00CC44EF"/>
    <w:rsid w:val="00CC498A"/>
    <w:rsid w:val="00CC4A56"/>
    <w:rsid w:val="00CC53A2"/>
    <w:rsid w:val="00CC60F0"/>
    <w:rsid w:val="00CD0365"/>
    <w:rsid w:val="00CD0866"/>
    <w:rsid w:val="00CD16B9"/>
    <w:rsid w:val="00CD2732"/>
    <w:rsid w:val="00CD3679"/>
    <w:rsid w:val="00CD485D"/>
    <w:rsid w:val="00CD5152"/>
    <w:rsid w:val="00CD7AC8"/>
    <w:rsid w:val="00CE2274"/>
    <w:rsid w:val="00CE2415"/>
    <w:rsid w:val="00CE408B"/>
    <w:rsid w:val="00CE4BB5"/>
    <w:rsid w:val="00CE4C7D"/>
    <w:rsid w:val="00CE50ED"/>
    <w:rsid w:val="00CE635C"/>
    <w:rsid w:val="00CE693D"/>
    <w:rsid w:val="00CE6CFB"/>
    <w:rsid w:val="00CE7DF4"/>
    <w:rsid w:val="00CF2F43"/>
    <w:rsid w:val="00CF5CDA"/>
    <w:rsid w:val="00CF60CF"/>
    <w:rsid w:val="00CF7DF2"/>
    <w:rsid w:val="00D04DB4"/>
    <w:rsid w:val="00D05CB1"/>
    <w:rsid w:val="00D06C73"/>
    <w:rsid w:val="00D071F0"/>
    <w:rsid w:val="00D0766E"/>
    <w:rsid w:val="00D10533"/>
    <w:rsid w:val="00D10B9B"/>
    <w:rsid w:val="00D11188"/>
    <w:rsid w:val="00D121B3"/>
    <w:rsid w:val="00D13C6E"/>
    <w:rsid w:val="00D13EEC"/>
    <w:rsid w:val="00D14DBB"/>
    <w:rsid w:val="00D16405"/>
    <w:rsid w:val="00D179A5"/>
    <w:rsid w:val="00D17D46"/>
    <w:rsid w:val="00D20C28"/>
    <w:rsid w:val="00D21193"/>
    <w:rsid w:val="00D220C0"/>
    <w:rsid w:val="00D224D1"/>
    <w:rsid w:val="00D227E6"/>
    <w:rsid w:val="00D22C6D"/>
    <w:rsid w:val="00D24445"/>
    <w:rsid w:val="00D2446C"/>
    <w:rsid w:val="00D2447F"/>
    <w:rsid w:val="00D24A94"/>
    <w:rsid w:val="00D252FD"/>
    <w:rsid w:val="00D261F8"/>
    <w:rsid w:val="00D27F6F"/>
    <w:rsid w:val="00D30CCA"/>
    <w:rsid w:val="00D31284"/>
    <w:rsid w:val="00D31FF7"/>
    <w:rsid w:val="00D32F8F"/>
    <w:rsid w:val="00D3318B"/>
    <w:rsid w:val="00D33692"/>
    <w:rsid w:val="00D341C1"/>
    <w:rsid w:val="00D34401"/>
    <w:rsid w:val="00D345E6"/>
    <w:rsid w:val="00D34B10"/>
    <w:rsid w:val="00D34BA7"/>
    <w:rsid w:val="00D36032"/>
    <w:rsid w:val="00D3651F"/>
    <w:rsid w:val="00D36727"/>
    <w:rsid w:val="00D37625"/>
    <w:rsid w:val="00D40585"/>
    <w:rsid w:val="00D40D7A"/>
    <w:rsid w:val="00D4154A"/>
    <w:rsid w:val="00D421FD"/>
    <w:rsid w:val="00D45156"/>
    <w:rsid w:val="00D456B3"/>
    <w:rsid w:val="00D457B7"/>
    <w:rsid w:val="00D528BB"/>
    <w:rsid w:val="00D56350"/>
    <w:rsid w:val="00D5681E"/>
    <w:rsid w:val="00D577CB"/>
    <w:rsid w:val="00D578A1"/>
    <w:rsid w:val="00D62029"/>
    <w:rsid w:val="00D639B4"/>
    <w:rsid w:val="00D63C8D"/>
    <w:rsid w:val="00D644AC"/>
    <w:rsid w:val="00D66EE7"/>
    <w:rsid w:val="00D7007A"/>
    <w:rsid w:val="00D70D78"/>
    <w:rsid w:val="00D721F7"/>
    <w:rsid w:val="00D73871"/>
    <w:rsid w:val="00D751AD"/>
    <w:rsid w:val="00D75A39"/>
    <w:rsid w:val="00D75B34"/>
    <w:rsid w:val="00D76DD2"/>
    <w:rsid w:val="00D7787E"/>
    <w:rsid w:val="00D779B8"/>
    <w:rsid w:val="00D813D3"/>
    <w:rsid w:val="00D8180A"/>
    <w:rsid w:val="00D8227C"/>
    <w:rsid w:val="00D825EE"/>
    <w:rsid w:val="00D82E65"/>
    <w:rsid w:val="00D83456"/>
    <w:rsid w:val="00D8480B"/>
    <w:rsid w:val="00D84B6C"/>
    <w:rsid w:val="00D84C13"/>
    <w:rsid w:val="00D858EC"/>
    <w:rsid w:val="00D878E1"/>
    <w:rsid w:val="00D90396"/>
    <w:rsid w:val="00D9056B"/>
    <w:rsid w:val="00D908A3"/>
    <w:rsid w:val="00D90E98"/>
    <w:rsid w:val="00D90FDF"/>
    <w:rsid w:val="00D91624"/>
    <w:rsid w:val="00D91F23"/>
    <w:rsid w:val="00D92C26"/>
    <w:rsid w:val="00D95060"/>
    <w:rsid w:val="00D96A23"/>
    <w:rsid w:val="00D977DE"/>
    <w:rsid w:val="00DA0757"/>
    <w:rsid w:val="00DA1B77"/>
    <w:rsid w:val="00DA2BCE"/>
    <w:rsid w:val="00DA34FC"/>
    <w:rsid w:val="00DA3FB7"/>
    <w:rsid w:val="00DA6CC9"/>
    <w:rsid w:val="00DA7315"/>
    <w:rsid w:val="00DB0DA5"/>
    <w:rsid w:val="00DB16C8"/>
    <w:rsid w:val="00DB1E40"/>
    <w:rsid w:val="00DB1EC1"/>
    <w:rsid w:val="00DB37D9"/>
    <w:rsid w:val="00DB4677"/>
    <w:rsid w:val="00DB4A54"/>
    <w:rsid w:val="00DB4D2B"/>
    <w:rsid w:val="00DB4E83"/>
    <w:rsid w:val="00DB56B6"/>
    <w:rsid w:val="00DB599D"/>
    <w:rsid w:val="00DB5B78"/>
    <w:rsid w:val="00DB787D"/>
    <w:rsid w:val="00DC05F0"/>
    <w:rsid w:val="00DC0637"/>
    <w:rsid w:val="00DC0879"/>
    <w:rsid w:val="00DC1470"/>
    <w:rsid w:val="00DC186A"/>
    <w:rsid w:val="00DC1C6E"/>
    <w:rsid w:val="00DC21C3"/>
    <w:rsid w:val="00DC2F3D"/>
    <w:rsid w:val="00DC4005"/>
    <w:rsid w:val="00DC4C5F"/>
    <w:rsid w:val="00DC5F44"/>
    <w:rsid w:val="00DC69C7"/>
    <w:rsid w:val="00DD0AE1"/>
    <w:rsid w:val="00DD0D1D"/>
    <w:rsid w:val="00DD15E2"/>
    <w:rsid w:val="00DD1A90"/>
    <w:rsid w:val="00DD1DC7"/>
    <w:rsid w:val="00DD344E"/>
    <w:rsid w:val="00DD352E"/>
    <w:rsid w:val="00DD3A4A"/>
    <w:rsid w:val="00DD50FC"/>
    <w:rsid w:val="00DD5DD3"/>
    <w:rsid w:val="00DD6D04"/>
    <w:rsid w:val="00DD6F45"/>
    <w:rsid w:val="00DD7507"/>
    <w:rsid w:val="00DE01A7"/>
    <w:rsid w:val="00DE037C"/>
    <w:rsid w:val="00DE0EBB"/>
    <w:rsid w:val="00DE1928"/>
    <w:rsid w:val="00DE2710"/>
    <w:rsid w:val="00DE2B88"/>
    <w:rsid w:val="00DE3AB6"/>
    <w:rsid w:val="00DE450B"/>
    <w:rsid w:val="00DE4F1C"/>
    <w:rsid w:val="00DE582A"/>
    <w:rsid w:val="00DE5A02"/>
    <w:rsid w:val="00DE66F5"/>
    <w:rsid w:val="00DE7C87"/>
    <w:rsid w:val="00DF10D7"/>
    <w:rsid w:val="00DF1E8A"/>
    <w:rsid w:val="00DF243E"/>
    <w:rsid w:val="00DF26D6"/>
    <w:rsid w:val="00DF3A66"/>
    <w:rsid w:val="00DF4029"/>
    <w:rsid w:val="00DF4217"/>
    <w:rsid w:val="00DF44BA"/>
    <w:rsid w:val="00DF5FED"/>
    <w:rsid w:val="00DF63CD"/>
    <w:rsid w:val="00DF733B"/>
    <w:rsid w:val="00E0100A"/>
    <w:rsid w:val="00E01133"/>
    <w:rsid w:val="00E02018"/>
    <w:rsid w:val="00E02D8E"/>
    <w:rsid w:val="00E04419"/>
    <w:rsid w:val="00E048A7"/>
    <w:rsid w:val="00E052A1"/>
    <w:rsid w:val="00E05670"/>
    <w:rsid w:val="00E056C3"/>
    <w:rsid w:val="00E07AFE"/>
    <w:rsid w:val="00E10093"/>
    <w:rsid w:val="00E11E77"/>
    <w:rsid w:val="00E12C10"/>
    <w:rsid w:val="00E145FE"/>
    <w:rsid w:val="00E157B8"/>
    <w:rsid w:val="00E15E69"/>
    <w:rsid w:val="00E16C2E"/>
    <w:rsid w:val="00E2192B"/>
    <w:rsid w:val="00E21B69"/>
    <w:rsid w:val="00E21BD1"/>
    <w:rsid w:val="00E21C71"/>
    <w:rsid w:val="00E2283E"/>
    <w:rsid w:val="00E23AAB"/>
    <w:rsid w:val="00E23B68"/>
    <w:rsid w:val="00E25B04"/>
    <w:rsid w:val="00E25DB0"/>
    <w:rsid w:val="00E25DD4"/>
    <w:rsid w:val="00E264B4"/>
    <w:rsid w:val="00E26757"/>
    <w:rsid w:val="00E27323"/>
    <w:rsid w:val="00E27BA7"/>
    <w:rsid w:val="00E27BE5"/>
    <w:rsid w:val="00E30ACC"/>
    <w:rsid w:val="00E31706"/>
    <w:rsid w:val="00E3191C"/>
    <w:rsid w:val="00E31D44"/>
    <w:rsid w:val="00E32D50"/>
    <w:rsid w:val="00E34001"/>
    <w:rsid w:val="00E34EB0"/>
    <w:rsid w:val="00E3596C"/>
    <w:rsid w:val="00E36343"/>
    <w:rsid w:val="00E3644D"/>
    <w:rsid w:val="00E37E08"/>
    <w:rsid w:val="00E4013D"/>
    <w:rsid w:val="00E407CA"/>
    <w:rsid w:val="00E40B34"/>
    <w:rsid w:val="00E411DA"/>
    <w:rsid w:val="00E45387"/>
    <w:rsid w:val="00E46595"/>
    <w:rsid w:val="00E4741A"/>
    <w:rsid w:val="00E4783A"/>
    <w:rsid w:val="00E50083"/>
    <w:rsid w:val="00E50099"/>
    <w:rsid w:val="00E51343"/>
    <w:rsid w:val="00E5163B"/>
    <w:rsid w:val="00E51FC5"/>
    <w:rsid w:val="00E5237F"/>
    <w:rsid w:val="00E5248D"/>
    <w:rsid w:val="00E54175"/>
    <w:rsid w:val="00E56633"/>
    <w:rsid w:val="00E56B2B"/>
    <w:rsid w:val="00E573C8"/>
    <w:rsid w:val="00E57527"/>
    <w:rsid w:val="00E60BEC"/>
    <w:rsid w:val="00E61645"/>
    <w:rsid w:val="00E61DEA"/>
    <w:rsid w:val="00E6268A"/>
    <w:rsid w:val="00E627A1"/>
    <w:rsid w:val="00E62CF0"/>
    <w:rsid w:val="00E653CA"/>
    <w:rsid w:val="00E656B8"/>
    <w:rsid w:val="00E65C47"/>
    <w:rsid w:val="00E65F6B"/>
    <w:rsid w:val="00E672F7"/>
    <w:rsid w:val="00E67348"/>
    <w:rsid w:val="00E67A3E"/>
    <w:rsid w:val="00E70B13"/>
    <w:rsid w:val="00E70BD1"/>
    <w:rsid w:val="00E713EA"/>
    <w:rsid w:val="00E71C97"/>
    <w:rsid w:val="00E7264F"/>
    <w:rsid w:val="00E72EAF"/>
    <w:rsid w:val="00E73C1F"/>
    <w:rsid w:val="00E74551"/>
    <w:rsid w:val="00E764E8"/>
    <w:rsid w:val="00E7681D"/>
    <w:rsid w:val="00E76E57"/>
    <w:rsid w:val="00E77FE2"/>
    <w:rsid w:val="00E81F53"/>
    <w:rsid w:val="00E83461"/>
    <w:rsid w:val="00E8384B"/>
    <w:rsid w:val="00E840B6"/>
    <w:rsid w:val="00E844DD"/>
    <w:rsid w:val="00E848E9"/>
    <w:rsid w:val="00E85C0B"/>
    <w:rsid w:val="00E862DE"/>
    <w:rsid w:val="00E87091"/>
    <w:rsid w:val="00E8771B"/>
    <w:rsid w:val="00E90441"/>
    <w:rsid w:val="00E9054F"/>
    <w:rsid w:val="00E90D44"/>
    <w:rsid w:val="00E915C1"/>
    <w:rsid w:val="00E91D31"/>
    <w:rsid w:val="00E92462"/>
    <w:rsid w:val="00E92CFE"/>
    <w:rsid w:val="00E93A35"/>
    <w:rsid w:val="00E94151"/>
    <w:rsid w:val="00E96D9D"/>
    <w:rsid w:val="00E97F2D"/>
    <w:rsid w:val="00EA001E"/>
    <w:rsid w:val="00EA044E"/>
    <w:rsid w:val="00EA0C58"/>
    <w:rsid w:val="00EA1D16"/>
    <w:rsid w:val="00EA1EF5"/>
    <w:rsid w:val="00EA2FA0"/>
    <w:rsid w:val="00EA474C"/>
    <w:rsid w:val="00EA5453"/>
    <w:rsid w:val="00EA5E90"/>
    <w:rsid w:val="00EA7732"/>
    <w:rsid w:val="00EB013B"/>
    <w:rsid w:val="00EB063F"/>
    <w:rsid w:val="00EB0F2F"/>
    <w:rsid w:val="00EB111D"/>
    <w:rsid w:val="00EB208F"/>
    <w:rsid w:val="00EB2A4A"/>
    <w:rsid w:val="00EB4479"/>
    <w:rsid w:val="00EB45EA"/>
    <w:rsid w:val="00EB4703"/>
    <w:rsid w:val="00EB4F3D"/>
    <w:rsid w:val="00EB53AB"/>
    <w:rsid w:val="00EB6335"/>
    <w:rsid w:val="00EB664A"/>
    <w:rsid w:val="00EB6C52"/>
    <w:rsid w:val="00EB7C0B"/>
    <w:rsid w:val="00EC20FB"/>
    <w:rsid w:val="00EC299F"/>
    <w:rsid w:val="00EC33DA"/>
    <w:rsid w:val="00EC51F1"/>
    <w:rsid w:val="00EC540E"/>
    <w:rsid w:val="00EC63D4"/>
    <w:rsid w:val="00EC66D3"/>
    <w:rsid w:val="00ED02F0"/>
    <w:rsid w:val="00ED37E7"/>
    <w:rsid w:val="00ED3957"/>
    <w:rsid w:val="00ED41B6"/>
    <w:rsid w:val="00ED46E8"/>
    <w:rsid w:val="00ED4EA0"/>
    <w:rsid w:val="00ED5984"/>
    <w:rsid w:val="00ED68EB"/>
    <w:rsid w:val="00ED6918"/>
    <w:rsid w:val="00ED750F"/>
    <w:rsid w:val="00EE05DB"/>
    <w:rsid w:val="00EE2C63"/>
    <w:rsid w:val="00EE2D71"/>
    <w:rsid w:val="00EE40F1"/>
    <w:rsid w:val="00EE550A"/>
    <w:rsid w:val="00EE567C"/>
    <w:rsid w:val="00EE5BB1"/>
    <w:rsid w:val="00EE7622"/>
    <w:rsid w:val="00EE7A77"/>
    <w:rsid w:val="00EE7FB0"/>
    <w:rsid w:val="00EF2BB2"/>
    <w:rsid w:val="00EF2F13"/>
    <w:rsid w:val="00EF37DB"/>
    <w:rsid w:val="00EF441F"/>
    <w:rsid w:val="00EF4571"/>
    <w:rsid w:val="00EF4734"/>
    <w:rsid w:val="00EF4FCD"/>
    <w:rsid w:val="00EF58BE"/>
    <w:rsid w:val="00EF5EE5"/>
    <w:rsid w:val="00EF7A61"/>
    <w:rsid w:val="00F0084E"/>
    <w:rsid w:val="00F00E03"/>
    <w:rsid w:val="00F00E41"/>
    <w:rsid w:val="00F016B6"/>
    <w:rsid w:val="00F02011"/>
    <w:rsid w:val="00F0406E"/>
    <w:rsid w:val="00F042D4"/>
    <w:rsid w:val="00F04368"/>
    <w:rsid w:val="00F07772"/>
    <w:rsid w:val="00F07ED0"/>
    <w:rsid w:val="00F10272"/>
    <w:rsid w:val="00F11CB2"/>
    <w:rsid w:val="00F12D04"/>
    <w:rsid w:val="00F13D5A"/>
    <w:rsid w:val="00F14FCC"/>
    <w:rsid w:val="00F14FF5"/>
    <w:rsid w:val="00F16058"/>
    <w:rsid w:val="00F1714B"/>
    <w:rsid w:val="00F172FD"/>
    <w:rsid w:val="00F20CE3"/>
    <w:rsid w:val="00F22A76"/>
    <w:rsid w:val="00F26F23"/>
    <w:rsid w:val="00F31881"/>
    <w:rsid w:val="00F32B4A"/>
    <w:rsid w:val="00F34664"/>
    <w:rsid w:val="00F34F13"/>
    <w:rsid w:val="00F35FD8"/>
    <w:rsid w:val="00F365BF"/>
    <w:rsid w:val="00F3699D"/>
    <w:rsid w:val="00F36A63"/>
    <w:rsid w:val="00F36BC1"/>
    <w:rsid w:val="00F378FA"/>
    <w:rsid w:val="00F402C2"/>
    <w:rsid w:val="00F40AD3"/>
    <w:rsid w:val="00F41CE2"/>
    <w:rsid w:val="00F42E88"/>
    <w:rsid w:val="00F46A9A"/>
    <w:rsid w:val="00F46BE8"/>
    <w:rsid w:val="00F46D54"/>
    <w:rsid w:val="00F5202D"/>
    <w:rsid w:val="00F54917"/>
    <w:rsid w:val="00F56F6D"/>
    <w:rsid w:val="00F5796A"/>
    <w:rsid w:val="00F62A17"/>
    <w:rsid w:val="00F630A6"/>
    <w:rsid w:val="00F6352F"/>
    <w:rsid w:val="00F64EC6"/>
    <w:rsid w:val="00F65A22"/>
    <w:rsid w:val="00F65C10"/>
    <w:rsid w:val="00F70648"/>
    <w:rsid w:val="00F70DA4"/>
    <w:rsid w:val="00F71A70"/>
    <w:rsid w:val="00F72D77"/>
    <w:rsid w:val="00F75140"/>
    <w:rsid w:val="00F75E87"/>
    <w:rsid w:val="00F809B7"/>
    <w:rsid w:val="00F81061"/>
    <w:rsid w:val="00F815D1"/>
    <w:rsid w:val="00F83522"/>
    <w:rsid w:val="00F837C6"/>
    <w:rsid w:val="00F846F8"/>
    <w:rsid w:val="00F8482F"/>
    <w:rsid w:val="00F85EE4"/>
    <w:rsid w:val="00F90982"/>
    <w:rsid w:val="00F90ECD"/>
    <w:rsid w:val="00F912E9"/>
    <w:rsid w:val="00F91E47"/>
    <w:rsid w:val="00F92CA9"/>
    <w:rsid w:val="00F950D7"/>
    <w:rsid w:val="00F9584C"/>
    <w:rsid w:val="00F95C75"/>
    <w:rsid w:val="00FA0BE9"/>
    <w:rsid w:val="00FA109A"/>
    <w:rsid w:val="00FA14A1"/>
    <w:rsid w:val="00FA152E"/>
    <w:rsid w:val="00FA2B5C"/>
    <w:rsid w:val="00FA3145"/>
    <w:rsid w:val="00FA3598"/>
    <w:rsid w:val="00FA5130"/>
    <w:rsid w:val="00FA52BF"/>
    <w:rsid w:val="00FA6775"/>
    <w:rsid w:val="00FA7121"/>
    <w:rsid w:val="00FA742D"/>
    <w:rsid w:val="00FA7B14"/>
    <w:rsid w:val="00FA7E36"/>
    <w:rsid w:val="00FB1A3D"/>
    <w:rsid w:val="00FB1DF0"/>
    <w:rsid w:val="00FB2824"/>
    <w:rsid w:val="00FB633D"/>
    <w:rsid w:val="00FB6C34"/>
    <w:rsid w:val="00FB7696"/>
    <w:rsid w:val="00FB7E69"/>
    <w:rsid w:val="00FC1AD1"/>
    <w:rsid w:val="00FC26EA"/>
    <w:rsid w:val="00FC33EB"/>
    <w:rsid w:val="00FC35BA"/>
    <w:rsid w:val="00FC4469"/>
    <w:rsid w:val="00FC5DFA"/>
    <w:rsid w:val="00FC5FD9"/>
    <w:rsid w:val="00FD0A30"/>
    <w:rsid w:val="00FD1E9A"/>
    <w:rsid w:val="00FD21DA"/>
    <w:rsid w:val="00FD256E"/>
    <w:rsid w:val="00FD2A0F"/>
    <w:rsid w:val="00FD3D64"/>
    <w:rsid w:val="00FD4537"/>
    <w:rsid w:val="00FD4D0F"/>
    <w:rsid w:val="00FD585C"/>
    <w:rsid w:val="00FD6475"/>
    <w:rsid w:val="00FD64C2"/>
    <w:rsid w:val="00FE012E"/>
    <w:rsid w:val="00FE0D75"/>
    <w:rsid w:val="00FE0E3A"/>
    <w:rsid w:val="00FE5352"/>
    <w:rsid w:val="00FE57FF"/>
    <w:rsid w:val="00FE6DDB"/>
    <w:rsid w:val="00FE7B65"/>
    <w:rsid w:val="00FF0365"/>
    <w:rsid w:val="00FF0F41"/>
    <w:rsid w:val="00FF18F1"/>
    <w:rsid w:val="00FF3209"/>
    <w:rsid w:val="00FF48F4"/>
    <w:rsid w:val="00FF5F44"/>
    <w:rsid w:val="0126D9E3"/>
    <w:rsid w:val="015A623D"/>
    <w:rsid w:val="0168122C"/>
    <w:rsid w:val="016D8ECE"/>
    <w:rsid w:val="0184369A"/>
    <w:rsid w:val="01A30780"/>
    <w:rsid w:val="01D586F6"/>
    <w:rsid w:val="01DF9452"/>
    <w:rsid w:val="01F06C73"/>
    <w:rsid w:val="021548A8"/>
    <w:rsid w:val="021D9BCB"/>
    <w:rsid w:val="02397E43"/>
    <w:rsid w:val="0243AF17"/>
    <w:rsid w:val="025E9A89"/>
    <w:rsid w:val="02662518"/>
    <w:rsid w:val="02689CC2"/>
    <w:rsid w:val="026E16C6"/>
    <w:rsid w:val="0276BA7D"/>
    <w:rsid w:val="027F64EB"/>
    <w:rsid w:val="027FD5F8"/>
    <w:rsid w:val="028DE825"/>
    <w:rsid w:val="02BC7F9E"/>
    <w:rsid w:val="02BF28B9"/>
    <w:rsid w:val="02D1E471"/>
    <w:rsid w:val="02DB106D"/>
    <w:rsid w:val="02F8AF72"/>
    <w:rsid w:val="032006FB"/>
    <w:rsid w:val="0327B190"/>
    <w:rsid w:val="033DF00F"/>
    <w:rsid w:val="03701391"/>
    <w:rsid w:val="03F9D08F"/>
    <w:rsid w:val="040CDA75"/>
    <w:rsid w:val="042FDB6E"/>
    <w:rsid w:val="0462974B"/>
    <w:rsid w:val="04A8CD73"/>
    <w:rsid w:val="04BBD75C"/>
    <w:rsid w:val="04D7CA9C"/>
    <w:rsid w:val="04ED3250"/>
    <w:rsid w:val="04FD3681"/>
    <w:rsid w:val="05085913"/>
    <w:rsid w:val="051D6B04"/>
    <w:rsid w:val="05304141"/>
    <w:rsid w:val="0538B094"/>
    <w:rsid w:val="054039E9"/>
    <w:rsid w:val="0564A797"/>
    <w:rsid w:val="05654F1E"/>
    <w:rsid w:val="05709CC2"/>
    <w:rsid w:val="0592AAA2"/>
    <w:rsid w:val="05A02E73"/>
    <w:rsid w:val="05EE5352"/>
    <w:rsid w:val="062ABDC1"/>
    <w:rsid w:val="06518383"/>
    <w:rsid w:val="0657A7BD"/>
    <w:rsid w:val="066ACABB"/>
    <w:rsid w:val="0674F64B"/>
    <w:rsid w:val="0677F63B"/>
    <w:rsid w:val="0682C3B2"/>
    <w:rsid w:val="069B72A0"/>
    <w:rsid w:val="06B75518"/>
    <w:rsid w:val="06BB24D1"/>
    <w:rsid w:val="06F7CB84"/>
    <w:rsid w:val="0707C562"/>
    <w:rsid w:val="077D768F"/>
    <w:rsid w:val="0788D504"/>
    <w:rsid w:val="07A61FDD"/>
    <w:rsid w:val="08007F88"/>
    <w:rsid w:val="081A7062"/>
    <w:rsid w:val="082A2A81"/>
    <w:rsid w:val="0833AD7C"/>
    <w:rsid w:val="08617364"/>
    <w:rsid w:val="0878448B"/>
    <w:rsid w:val="088B7C89"/>
    <w:rsid w:val="088F7704"/>
    <w:rsid w:val="08A2022C"/>
    <w:rsid w:val="08E6D5F2"/>
    <w:rsid w:val="08E998C7"/>
    <w:rsid w:val="08F2E830"/>
    <w:rsid w:val="0903C9EE"/>
    <w:rsid w:val="091A6295"/>
    <w:rsid w:val="0949DCC9"/>
    <w:rsid w:val="096181AF"/>
    <w:rsid w:val="09687CB0"/>
    <w:rsid w:val="097E9500"/>
    <w:rsid w:val="0980C7A3"/>
    <w:rsid w:val="09BB50FC"/>
    <w:rsid w:val="09C46841"/>
    <w:rsid w:val="09D5231D"/>
    <w:rsid w:val="09E62ECC"/>
    <w:rsid w:val="09F18F32"/>
    <w:rsid w:val="0A3D31AB"/>
    <w:rsid w:val="0A3D3308"/>
    <w:rsid w:val="0A53A5FF"/>
    <w:rsid w:val="0A60568B"/>
    <w:rsid w:val="0AB88FDB"/>
    <w:rsid w:val="0AC37E16"/>
    <w:rsid w:val="0ACFCFA3"/>
    <w:rsid w:val="0AD6B609"/>
    <w:rsid w:val="0AF29689"/>
    <w:rsid w:val="0B0C3AA1"/>
    <w:rsid w:val="0B0D2D14"/>
    <w:rsid w:val="0B3875CC"/>
    <w:rsid w:val="0B63ABFB"/>
    <w:rsid w:val="0B8AC63B"/>
    <w:rsid w:val="0B8B334E"/>
    <w:rsid w:val="0BCC4172"/>
    <w:rsid w:val="0BD55AEB"/>
    <w:rsid w:val="0BEDE526"/>
    <w:rsid w:val="0C0F694D"/>
    <w:rsid w:val="0C54B2DA"/>
    <w:rsid w:val="0C5A21E0"/>
    <w:rsid w:val="0C6F6CDD"/>
    <w:rsid w:val="0CA1DA38"/>
    <w:rsid w:val="0CBEA0A2"/>
    <w:rsid w:val="0D0BEB63"/>
    <w:rsid w:val="0D341B39"/>
    <w:rsid w:val="0D69BB23"/>
    <w:rsid w:val="0D845E78"/>
    <w:rsid w:val="0D97FD37"/>
    <w:rsid w:val="0D9EEC6D"/>
    <w:rsid w:val="0DA1CC1E"/>
    <w:rsid w:val="0DB3BEAC"/>
    <w:rsid w:val="0DC568C2"/>
    <w:rsid w:val="0DCDCEBC"/>
    <w:rsid w:val="0DD7C927"/>
    <w:rsid w:val="0E099494"/>
    <w:rsid w:val="0E4A7E3F"/>
    <w:rsid w:val="0E5691C4"/>
    <w:rsid w:val="0E7FF759"/>
    <w:rsid w:val="0E9E9AAE"/>
    <w:rsid w:val="0EC97DB1"/>
    <w:rsid w:val="0EF6D82C"/>
    <w:rsid w:val="0F13E479"/>
    <w:rsid w:val="0F1BCC47"/>
    <w:rsid w:val="0F291B5F"/>
    <w:rsid w:val="0F2B23C0"/>
    <w:rsid w:val="0F2B4A2A"/>
    <w:rsid w:val="0F2E3CBC"/>
    <w:rsid w:val="0F688499"/>
    <w:rsid w:val="0F8DC07F"/>
    <w:rsid w:val="0FAC5247"/>
    <w:rsid w:val="0FBCE78B"/>
    <w:rsid w:val="0FBEDA1D"/>
    <w:rsid w:val="0FDE0F3A"/>
    <w:rsid w:val="0FED71DD"/>
    <w:rsid w:val="10008BCF"/>
    <w:rsid w:val="100CAF0C"/>
    <w:rsid w:val="10366058"/>
    <w:rsid w:val="104C965A"/>
    <w:rsid w:val="1084948C"/>
    <w:rsid w:val="10A92E5A"/>
    <w:rsid w:val="10AC800E"/>
    <w:rsid w:val="10C7AF3D"/>
    <w:rsid w:val="10DE9195"/>
    <w:rsid w:val="1109E2AF"/>
    <w:rsid w:val="112B377C"/>
    <w:rsid w:val="11358061"/>
    <w:rsid w:val="114F1314"/>
    <w:rsid w:val="1165BC07"/>
    <w:rsid w:val="116CDE89"/>
    <w:rsid w:val="119033FB"/>
    <w:rsid w:val="119626F7"/>
    <w:rsid w:val="1198F21B"/>
    <w:rsid w:val="119F0C30"/>
    <w:rsid w:val="11A24ACE"/>
    <w:rsid w:val="11BE612F"/>
    <w:rsid w:val="11CA88A2"/>
    <w:rsid w:val="11D52B9B"/>
    <w:rsid w:val="11DFB8DE"/>
    <w:rsid w:val="120AB4C0"/>
    <w:rsid w:val="121796A5"/>
    <w:rsid w:val="123D5CCC"/>
    <w:rsid w:val="1249F395"/>
    <w:rsid w:val="124BCD2E"/>
    <w:rsid w:val="12567129"/>
    <w:rsid w:val="1262B650"/>
    <w:rsid w:val="128A009E"/>
    <w:rsid w:val="12AC4E1A"/>
    <w:rsid w:val="12FD7B44"/>
    <w:rsid w:val="132FE392"/>
    <w:rsid w:val="134BFC07"/>
    <w:rsid w:val="134E18B4"/>
    <w:rsid w:val="13549180"/>
    <w:rsid w:val="138413EC"/>
    <w:rsid w:val="139A3F51"/>
    <w:rsid w:val="139FB457"/>
    <w:rsid w:val="13A6C905"/>
    <w:rsid w:val="13C14129"/>
    <w:rsid w:val="13EE2DAA"/>
    <w:rsid w:val="13F3E908"/>
    <w:rsid w:val="1404D7B2"/>
    <w:rsid w:val="14092252"/>
    <w:rsid w:val="1412F55E"/>
    <w:rsid w:val="145F621E"/>
    <w:rsid w:val="148473C7"/>
    <w:rsid w:val="14A667F8"/>
    <w:rsid w:val="14C45DD7"/>
    <w:rsid w:val="14C7220C"/>
    <w:rsid w:val="14CD4345"/>
    <w:rsid w:val="150B9893"/>
    <w:rsid w:val="15226E54"/>
    <w:rsid w:val="153112F6"/>
    <w:rsid w:val="156372D6"/>
    <w:rsid w:val="15643E15"/>
    <w:rsid w:val="1578AAB2"/>
    <w:rsid w:val="157D4A54"/>
    <w:rsid w:val="157D78C9"/>
    <w:rsid w:val="1584BFFD"/>
    <w:rsid w:val="1586F8DD"/>
    <w:rsid w:val="15A66A82"/>
    <w:rsid w:val="15A74E1E"/>
    <w:rsid w:val="15AA2EF6"/>
    <w:rsid w:val="15B9CFF7"/>
    <w:rsid w:val="15C7E89F"/>
    <w:rsid w:val="15CE132A"/>
    <w:rsid w:val="15E15783"/>
    <w:rsid w:val="1602C970"/>
    <w:rsid w:val="16038CC8"/>
    <w:rsid w:val="160BCDF3"/>
    <w:rsid w:val="163C0B08"/>
    <w:rsid w:val="167146CF"/>
    <w:rsid w:val="167B56C6"/>
    <w:rsid w:val="1686F6C8"/>
    <w:rsid w:val="16B4C442"/>
    <w:rsid w:val="16B8222F"/>
    <w:rsid w:val="16D5687B"/>
    <w:rsid w:val="16DA978D"/>
    <w:rsid w:val="16F9FC6B"/>
    <w:rsid w:val="16FDB096"/>
    <w:rsid w:val="173D16E9"/>
    <w:rsid w:val="174F5593"/>
    <w:rsid w:val="176D7FA7"/>
    <w:rsid w:val="176E06D8"/>
    <w:rsid w:val="17715EEF"/>
    <w:rsid w:val="1773967E"/>
    <w:rsid w:val="17A9B1C2"/>
    <w:rsid w:val="17A9B32E"/>
    <w:rsid w:val="17AA5AA8"/>
    <w:rsid w:val="17E5A94B"/>
    <w:rsid w:val="17F5322F"/>
    <w:rsid w:val="180F95C6"/>
    <w:rsid w:val="1824147E"/>
    <w:rsid w:val="18489902"/>
    <w:rsid w:val="185ECC09"/>
    <w:rsid w:val="186726A0"/>
    <w:rsid w:val="18B04B74"/>
    <w:rsid w:val="18D54967"/>
    <w:rsid w:val="18D84FD2"/>
    <w:rsid w:val="1924D83C"/>
    <w:rsid w:val="19433979"/>
    <w:rsid w:val="194CF1EA"/>
    <w:rsid w:val="1961DFAE"/>
    <w:rsid w:val="19849C2F"/>
    <w:rsid w:val="19AF212A"/>
    <w:rsid w:val="19CD9EE6"/>
    <w:rsid w:val="19DA8C0B"/>
    <w:rsid w:val="19DD9810"/>
    <w:rsid w:val="1A056781"/>
    <w:rsid w:val="1A26BB02"/>
    <w:rsid w:val="1A275CB7"/>
    <w:rsid w:val="1A6E730B"/>
    <w:rsid w:val="1AAED484"/>
    <w:rsid w:val="1AC8292F"/>
    <w:rsid w:val="1AD957A7"/>
    <w:rsid w:val="1AE17841"/>
    <w:rsid w:val="1B0A8A89"/>
    <w:rsid w:val="1B144CE1"/>
    <w:rsid w:val="1B2B0C89"/>
    <w:rsid w:val="1B3BED51"/>
    <w:rsid w:val="1B4FB9E1"/>
    <w:rsid w:val="1B611A3B"/>
    <w:rsid w:val="1B7BA738"/>
    <w:rsid w:val="1B85F912"/>
    <w:rsid w:val="1BAC0FCC"/>
    <w:rsid w:val="1BB398A6"/>
    <w:rsid w:val="1C210D6D"/>
    <w:rsid w:val="1C8A50D7"/>
    <w:rsid w:val="1CD30CC6"/>
    <w:rsid w:val="1CDE5D68"/>
    <w:rsid w:val="1CE5555A"/>
    <w:rsid w:val="1D01A14C"/>
    <w:rsid w:val="1D0220E6"/>
    <w:rsid w:val="1D093CAE"/>
    <w:rsid w:val="1D242490"/>
    <w:rsid w:val="1D259E46"/>
    <w:rsid w:val="1D298DCC"/>
    <w:rsid w:val="1D4812FE"/>
    <w:rsid w:val="1D5C3BB7"/>
    <w:rsid w:val="1D885372"/>
    <w:rsid w:val="1D93D0EB"/>
    <w:rsid w:val="1D970798"/>
    <w:rsid w:val="1DA1D6FF"/>
    <w:rsid w:val="1DBF1D03"/>
    <w:rsid w:val="1DE738B8"/>
    <w:rsid w:val="1E050E86"/>
    <w:rsid w:val="1E1EE8BF"/>
    <w:rsid w:val="1E270F40"/>
    <w:rsid w:val="1E5EDBA1"/>
    <w:rsid w:val="1E689DD7"/>
    <w:rsid w:val="1E6BB986"/>
    <w:rsid w:val="1E74A9FF"/>
    <w:rsid w:val="1EF8B4A3"/>
    <w:rsid w:val="1EF8EF81"/>
    <w:rsid w:val="1F2B3ED3"/>
    <w:rsid w:val="1F4016E2"/>
    <w:rsid w:val="1F40CE74"/>
    <w:rsid w:val="1F49A8C5"/>
    <w:rsid w:val="1F511940"/>
    <w:rsid w:val="1F5A8B1F"/>
    <w:rsid w:val="1F7DCCB4"/>
    <w:rsid w:val="1FC8FE50"/>
    <w:rsid w:val="1FDA9D07"/>
    <w:rsid w:val="1FE4825C"/>
    <w:rsid w:val="1FF2CE00"/>
    <w:rsid w:val="1FFB6C78"/>
    <w:rsid w:val="2005C68C"/>
    <w:rsid w:val="201C6E16"/>
    <w:rsid w:val="20379301"/>
    <w:rsid w:val="20427E2B"/>
    <w:rsid w:val="20EC04FE"/>
    <w:rsid w:val="212D398B"/>
    <w:rsid w:val="213398B5"/>
    <w:rsid w:val="2146D25F"/>
    <w:rsid w:val="2147258B"/>
    <w:rsid w:val="218868BA"/>
    <w:rsid w:val="218E721F"/>
    <w:rsid w:val="21FA26F4"/>
    <w:rsid w:val="22410269"/>
    <w:rsid w:val="2264006A"/>
    <w:rsid w:val="2264C9B8"/>
    <w:rsid w:val="22CEDB40"/>
    <w:rsid w:val="22E2AF2F"/>
    <w:rsid w:val="22E83ED5"/>
    <w:rsid w:val="22EA69E4"/>
    <w:rsid w:val="22EBC23E"/>
    <w:rsid w:val="22F37CF3"/>
    <w:rsid w:val="23129DAC"/>
    <w:rsid w:val="23617424"/>
    <w:rsid w:val="236DA61E"/>
    <w:rsid w:val="2372618B"/>
    <w:rsid w:val="23802D58"/>
    <w:rsid w:val="2383D27F"/>
    <w:rsid w:val="238AF12D"/>
    <w:rsid w:val="238FB681"/>
    <w:rsid w:val="23922A9A"/>
    <w:rsid w:val="23CF4EE5"/>
    <w:rsid w:val="23F90F57"/>
    <w:rsid w:val="24002D98"/>
    <w:rsid w:val="2435E9C8"/>
    <w:rsid w:val="24419F91"/>
    <w:rsid w:val="2477FB90"/>
    <w:rsid w:val="247BEA45"/>
    <w:rsid w:val="24AE2480"/>
    <w:rsid w:val="24B89B9F"/>
    <w:rsid w:val="24E4163E"/>
    <w:rsid w:val="24F4F484"/>
    <w:rsid w:val="25044FD0"/>
    <w:rsid w:val="2510845E"/>
    <w:rsid w:val="251173DE"/>
    <w:rsid w:val="2542827A"/>
    <w:rsid w:val="25B4A8C1"/>
    <w:rsid w:val="25BCC727"/>
    <w:rsid w:val="263E9514"/>
    <w:rsid w:val="265C098D"/>
    <w:rsid w:val="267FB4F9"/>
    <w:rsid w:val="26C41B5B"/>
    <w:rsid w:val="26D0ADF8"/>
    <w:rsid w:val="2718EC5B"/>
    <w:rsid w:val="2765132C"/>
    <w:rsid w:val="276D6AB1"/>
    <w:rsid w:val="27718D14"/>
    <w:rsid w:val="278A4147"/>
    <w:rsid w:val="27A868E4"/>
    <w:rsid w:val="27B37D98"/>
    <w:rsid w:val="27B92441"/>
    <w:rsid w:val="27BBE1CE"/>
    <w:rsid w:val="27DC71B8"/>
    <w:rsid w:val="27E2BEDC"/>
    <w:rsid w:val="2804197C"/>
    <w:rsid w:val="285B0692"/>
    <w:rsid w:val="28750ECC"/>
    <w:rsid w:val="28831374"/>
    <w:rsid w:val="288E54A1"/>
    <w:rsid w:val="2896905D"/>
    <w:rsid w:val="28BCF6FC"/>
    <w:rsid w:val="28F124D7"/>
    <w:rsid w:val="28F728E7"/>
    <w:rsid w:val="2935327A"/>
    <w:rsid w:val="293F2054"/>
    <w:rsid w:val="29794035"/>
    <w:rsid w:val="29816A7A"/>
    <w:rsid w:val="299C11A6"/>
    <w:rsid w:val="29B00793"/>
    <w:rsid w:val="29B7F41E"/>
    <w:rsid w:val="29BA050F"/>
    <w:rsid w:val="29CF70C8"/>
    <w:rsid w:val="29E5D518"/>
    <w:rsid w:val="2A0D3AD8"/>
    <w:rsid w:val="2A1A97BC"/>
    <w:rsid w:val="2A1FA690"/>
    <w:rsid w:val="2A3DECD5"/>
    <w:rsid w:val="2A43F5EA"/>
    <w:rsid w:val="2A564E99"/>
    <w:rsid w:val="2A8CD6DA"/>
    <w:rsid w:val="2A9E182F"/>
    <w:rsid w:val="2AAA4926"/>
    <w:rsid w:val="2AAD4AA8"/>
    <w:rsid w:val="2AD26DA8"/>
    <w:rsid w:val="2AF74B95"/>
    <w:rsid w:val="2B12FD3F"/>
    <w:rsid w:val="2B189387"/>
    <w:rsid w:val="2B8B2368"/>
    <w:rsid w:val="2B920FDC"/>
    <w:rsid w:val="2B99063D"/>
    <w:rsid w:val="2BB25F21"/>
    <w:rsid w:val="2BF6BDA2"/>
    <w:rsid w:val="2BFDFCFC"/>
    <w:rsid w:val="2BFE2998"/>
    <w:rsid w:val="2BFFCF65"/>
    <w:rsid w:val="2C5336DE"/>
    <w:rsid w:val="2C7BE273"/>
    <w:rsid w:val="2C84DE61"/>
    <w:rsid w:val="2CC2E2E2"/>
    <w:rsid w:val="2CCD9813"/>
    <w:rsid w:val="2CDC8939"/>
    <w:rsid w:val="2D084977"/>
    <w:rsid w:val="2D205974"/>
    <w:rsid w:val="2D385D79"/>
    <w:rsid w:val="2D5DD317"/>
    <w:rsid w:val="2D6B4760"/>
    <w:rsid w:val="2D7E7AEC"/>
    <w:rsid w:val="2D8ED70C"/>
    <w:rsid w:val="2DCE33F1"/>
    <w:rsid w:val="2DCF4FDD"/>
    <w:rsid w:val="2DD5B8F1"/>
    <w:rsid w:val="2E2633D3"/>
    <w:rsid w:val="2E363FBA"/>
    <w:rsid w:val="2E442710"/>
    <w:rsid w:val="2E6224FD"/>
    <w:rsid w:val="2E63E2E0"/>
    <w:rsid w:val="2E6C5369"/>
    <w:rsid w:val="2EA7622E"/>
    <w:rsid w:val="2EDF6A7C"/>
    <w:rsid w:val="2EF94480"/>
    <w:rsid w:val="2F39FE74"/>
    <w:rsid w:val="2F751715"/>
    <w:rsid w:val="2F87EBFF"/>
    <w:rsid w:val="2FB6ED7B"/>
    <w:rsid w:val="2FBCAC3D"/>
    <w:rsid w:val="3004CE0F"/>
    <w:rsid w:val="300F775E"/>
    <w:rsid w:val="301E6E87"/>
    <w:rsid w:val="30560A9F"/>
    <w:rsid w:val="3076880F"/>
    <w:rsid w:val="30995A57"/>
    <w:rsid w:val="30C50117"/>
    <w:rsid w:val="30D5C009"/>
    <w:rsid w:val="30FE39CB"/>
    <w:rsid w:val="310EBEEB"/>
    <w:rsid w:val="3155E4B0"/>
    <w:rsid w:val="3161307D"/>
    <w:rsid w:val="317F1E37"/>
    <w:rsid w:val="318ECE23"/>
    <w:rsid w:val="31CF9919"/>
    <w:rsid w:val="31DA9AC9"/>
    <w:rsid w:val="31E58574"/>
    <w:rsid w:val="31EE7990"/>
    <w:rsid w:val="324047D6"/>
    <w:rsid w:val="324BF687"/>
    <w:rsid w:val="324C0BFF"/>
    <w:rsid w:val="3278B816"/>
    <w:rsid w:val="32DCF92D"/>
    <w:rsid w:val="3302C759"/>
    <w:rsid w:val="333AD490"/>
    <w:rsid w:val="334326BD"/>
    <w:rsid w:val="33450FA4"/>
    <w:rsid w:val="337A990F"/>
    <w:rsid w:val="338009DB"/>
    <w:rsid w:val="33AAA12E"/>
    <w:rsid w:val="33F5DBCC"/>
    <w:rsid w:val="342E32DC"/>
    <w:rsid w:val="342FDBB4"/>
    <w:rsid w:val="343E81EA"/>
    <w:rsid w:val="344C2096"/>
    <w:rsid w:val="344D1AC4"/>
    <w:rsid w:val="3460C5B3"/>
    <w:rsid w:val="3477AA4E"/>
    <w:rsid w:val="3478971A"/>
    <w:rsid w:val="348AA6ED"/>
    <w:rsid w:val="349F293D"/>
    <w:rsid w:val="34AB5A1B"/>
    <w:rsid w:val="350D5566"/>
    <w:rsid w:val="351A2649"/>
    <w:rsid w:val="3564AEAB"/>
    <w:rsid w:val="35688604"/>
    <w:rsid w:val="356ED949"/>
    <w:rsid w:val="35801403"/>
    <w:rsid w:val="35AEF66F"/>
    <w:rsid w:val="35D239A4"/>
    <w:rsid w:val="35D80898"/>
    <w:rsid w:val="362790C0"/>
    <w:rsid w:val="362F6330"/>
    <w:rsid w:val="3636BEF5"/>
    <w:rsid w:val="36397BC5"/>
    <w:rsid w:val="368CA3CD"/>
    <w:rsid w:val="3696A90A"/>
    <w:rsid w:val="36B09DD6"/>
    <w:rsid w:val="36C4AD3A"/>
    <w:rsid w:val="36C5D288"/>
    <w:rsid w:val="36C96845"/>
    <w:rsid w:val="36CACC4E"/>
    <w:rsid w:val="36CB968B"/>
    <w:rsid w:val="36DF9BFA"/>
    <w:rsid w:val="36EDB58A"/>
    <w:rsid w:val="36F29F6C"/>
    <w:rsid w:val="3704E63D"/>
    <w:rsid w:val="3705F41E"/>
    <w:rsid w:val="372B5F84"/>
    <w:rsid w:val="37379F06"/>
    <w:rsid w:val="374D6286"/>
    <w:rsid w:val="374FD179"/>
    <w:rsid w:val="375294F6"/>
    <w:rsid w:val="3762669B"/>
    <w:rsid w:val="3762996C"/>
    <w:rsid w:val="3779D0FC"/>
    <w:rsid w:val="37CA518D"/>
    <w:rsid w:val="37D133FB"/>
    <w:rsid w:val="37DD1C10"/>
    <w:rsid w:val="37E3B658"/>
    <w:rsid w:val="37EC21A8"/>
    <w:rsid w:val="37F33001"/>
    <w:rsid w:val="37FF0FDB"/>
    <w:rsid w:val="3850CCB9"/>
    <w:rsid w:val="3850D822"/>
    <w:rsid w:val="3856E087"/>
    <w:rsid w:val="386AD168"/>
    <w:rsid w:val="3874845B"/>
    <w:rsid w:val="3883E559"/>
    <w:rsid w:val="388D1C94"/>
    <w:rsid w:val="3892D213"/>
    <w:rsid w:val="389478AE"/>
    <w:rsid w:val="38A3EA77"/>
    <w:rsid w:val="38CC1918"/>
    <w:rsid w:val="38FB9891"/>
    <w:rsid w:val="38FDB794"/>
    <w:rsid w:val="3900A5EF"/>
    <w:rsid w:val="3901F1A1"/>
    <w:rsid w:val="3902E727"/>
    <w:rsid w:val="39300151"/>
    <w:rsid w:val="3939DF9F"/>
    <w:rsid w:val="39429EDF"/>
    <w:rsid w:val="394A5128"/>
    <w:rsid w:val="3961567D"/>
    <w:rsid w:val="3983D537"/>
    <w:rsid w:val="3993A29D"/>
    <w:rsid w:val="39E1C482"/>
    <w:rsid w:val="39E5BDC1"/>
    <w:rsid w:val="3A0513E1"/>
    <w:rsid w:val="3A212280"/>
    <w:rsid w:val="3A2EF657"/>
    <w:rsid w:val="3A37F569"/>
    <w:rsid w:val="3A80409D"/>
    <w:rsid w:val="3AD700EC"/>
    <w:rsid w:val="3AEB8E7E"/>
    <w:rsid w:val="3B06AB55"/>
    <w:rsid w:val="3B253B1D"/>
    <w:rsid w:val="3B55228B"/>
    <w:rsid w:val="3B7F97B1"/>
    <w:rsid w:val="3BA309A2"/>
    <w:rsid w:val="3BA673E8"/>
    <w:rsid w:val="3BD7A9BD"/>
    <w:rsid w:val="3BF45829"/>
    <w:rsid w:val="3BF57AD1"/>
    <w:rsid w:val="3C1EB106"/>
    <w:rsid w:val="3C26439B"/>
    <w:rsid w:val="3C302755"/>
    <w:rsid w:val="3C347E69"/>
    <w:rsid w:val="3C4257D0"/>
    <w:rsid w:val="3C651353"/>
    <w:rsid w:val="3C69D049"/>
    <w:rsid w:val="3C9DBD01"/>
    <w:rsid w:val="3CC87C9C"/>
    <w:rsid w:val="3CD6DA9F"/>
    <w:rsid w:val="3CE3FBA1"/>
    <w:rsid w:val="3CF7843E"/>
    <w:rsid w:val="3D3BD23E"/>
    <w:rsid w:val="3D4347CC"/>
    <w:rsid w:val="3D5775C1"/>
    <w:rsid w:val="3DA3C731"/>
    <w:rsid w:val="3DC0B6A7"/>
    <w:rsid w:val="3DD5AAA9"/>
    <w:rsid w:val="3DE3E010"/>
    <w:rsid w:val="3DE90086"/>
    <w:rsid w:val="3DF1A11B"/>
    <w:rsid w:val="3E2693D4"/>
    <w:rsid w:val="3E810475"/>
    <w:rsid w:val="3E98A061"/>
    <w:rsid w:val="3E9A84FB"/>
    <w:rsid w:val="3EA46870"/>
    <w:rsid w:val="3EB888BA"/>
    <w:rsid w:val="3EE487BC"/>
    <w:rsid w:val="3EE51F34"/>
    <w:rsid w:val="3F05AEAD"/>
    <w:rsid w:val="3F092B04"/>
    <w:rsid w:val="3F2466B0"/>
    <w:rsid w:val="3F2C841B"/>
    <w:rsid w:val="3F422748"/>
    <w:rsid w:val="3F8DD52D"/>
    <w:rsid w:val="3FCB1358"/>
    <w:rsid w:val="3FD0A63E"/>
    <w:rsid w:val="3FF544F1"/>
    <w:rsid w:val="401DBEF8"/>
    <w:rsid w:val="40234A25"/>
    <w:rsid w:val="402E8451"/>
    <w:rsid w:val="40471E6D"/>
    <w:rsid w:val="40485AE6"/>
    <w:rsid w:val="4051AE40"/>
    <w:rsid w:val="405436ED"/>
    <w:rsid w:val="4163D058"/>
    <w:rsid w:val="417A4133"/>
    <w:rsid w:val="418D7661"/>
    <w:rsid w:val="41C6C006"/>
    <w:rsid w:val="41CCB453"/>
    <w:rsid w:val="4200123F"/>
    <w:rsid w:val="42023A1E"/>
    <w:rsid w:val="420800BB"/>
    <w:rsid w:val="4282DF4B"/>
    <w:rsid w:val="42A1936A"/>
    <w:rsid w:val="42A2E626"/>
    <w:rsid w:val="42B9EF8C"/>
    <w:rsid w:val="42EBE99D"/>
    <w:rsid w:val="42FE3EF8"/>
    <w:rsid w:val="42FE9083"/>
    <w:rsid w:val="436541D5"/>
    <w:rsid w:val="4366FF38"/>
    <w:rsid w:val="436E1CC6"/>
    <w:rsid w:val="43AACA34"/>
    <w:rsid w:val="43B2AD1D"/>
    <w:rsid w:val="43B99226"/>
    <w:rsid w:val="43D26BAA"/>
    <w:rsid w:val="43E58DD9"/>
    <w:rsid w:val="4418A5F0"/>
    <w:rsid w:val="441E2C22"/>
    <w:rsid w:val="44351317"/>
    <w:rsid w:val="443D3273"/>
    <w:rsid w:val="4442FB02"/>
    <w:rsid w:val="444AADE7"/>
    <w:rsid w:val="4452D320"/>
    <w:rsid w:val="44562089"/>
    <w:rsid w:val="44633A42"/>
    <w:rsid w:val="4465D412"/>
    <w:rsid w:val="446F1362"/>
    <w:rsid w:val="4479148C"/>
    <w:rsid w:val="447CB966"/>
    <w:rsid w:val="44A9F56A"/>
    <w:rsid w:val="44C4B3DF"/>
    <w:rsid w:val="44C7F500"/>
    <w:rsid w:val="44EEE02E"/>
    <w:rsid w:val="4522AB23"/>
    <w:rsid w:val="453F0A05"/>
    <w:rsid w:val="45878CC9"/>
    <w:rsid w:val="459B38C4"/>
    <w:rsid w:val="45B61671"/>
    <w:rsid w:val="45BC379D"/>
    <w:rsid w:val="4609013C"/>
    <w:rsid w:val="4609CDF1"/>
    <w:rsid w:val="46154A4F"/>
    <w:rsid w:val="4634C536"/>
    <w:rsid w:val="463B1E2A"/>
    <w:rsid w:val="463E10FA"/>
    <w:rsid w:val="4698240E"/>
    <w:rsid w:val="469C44B5"/>
    <w:rsid w:val="46B22DAA"/>
    <w:rsid w:val="46BC105A"/>
    <w:rsid w:val="46C4AD10"/>
    <w:rsid w:val="46D69A15"/>
    <w:rsid w:val="472164EC"/>
    <w:rsid w:val="47691208"/>
    <w:rsid w:val="4772211F"/>
    <w:rsid w:val="477A872C"/>
    <w:rsid w:val="477BDD29"/>
    <w:rsid w:val="47A14249"/>
    <w:rsid w:val="47DAC74F"/>
    <w:rsid w:val="4816782C"/>
    <w:rsid w:val="482253BD"/>
    <w:rsid w:val="484576F4"/>
    <w:rsid w:val="484FE374"/>
    <w:rsid w:val="485BA511"/>
    <w:rsid w:val="48B99674"/>
    <w:rsid w:val="48D5F808"/>
    <w:rsid w:val="48D79637"/>
    <w:rsid w:val="48DA7ADB"/>
    <w:rsid w:val="48DC7B61"/>
    <w:rsid w:val="49449184"/>
    <w:rsid w:val="49D9BF71"/>
    <w:rsid w:val="49E3846D"/>
    <w:rsid w:val="49FEC803"/>
    <w:rsid w:val="4A00E6DD"/>
    <w:rsid w:val="4A1641CD"/>
    <w:rsid w:val="4A220756"/>
    <w:rsid w:val="4A333118"/>
    <w:rsid w:val="4A3908CD"/>
    <w:rsid w:val="4A40810F"/>
    <w:rsid w:val="4A483854"/>
    <w:rsid w:val="4A766B53"/>
    <w:rsid w:val="4A9081A2"/>
    <w:rsid w:val="4A9C65B4"/>
    <w:rsid w:val="4ABEE1B1"/>
    <w:rsid w:val="4AC20428"/>
    <w:rsid w:val="4AC62C56"/>
    <w:rsid w:val="4AF20F8A"/>
    <w:rsid w:val="4AFA7EEB"/>
    <w:rsid w:val="4B0EFA9E"/>
    <w:rsid w:val="4B31A74F"/>
    <w:rsid w:val="4B5696E6"/>
    <w:rsid w:val="4B6CAA89"/>
    <w:rsid w:val="4BC0156C"/>
    <w:rsid w:val="4BDDD7CB"/>
    <w:rsid w:val="4BF215BD"/>
    <w:rsid w:val="4BF65BA2"/>
    <w:rsid w:val="4BF99B6C"/>
    <w:rsid w:val="4BFBC585"/>
    <w:rsid w:val="4C0D0E72"/>
    <w:rsid w:val="4C3CCBF3"/>
    <w:rsid w:val="4C5ACFA1"/>
    <w:rsid w:val="4C8565EF"/>
    <w:rsid w:val="4CDD554A"/>
    <w:rsid w:val="4CEC514D"/>
    <w:rsid w:val="4D10DBBF"/>
    <w:rsid w:val="4D179B8B"/>
    <w:rsid w:val="4D30AEB3"/>
    <w:rsid w:val="4D495F03"/>
    <w:rsid w:val="4D750E2A"/>
    <w:rsid w:val="4D8A123F"/>
    <w:rsid w:val="4DB066AC"/>
    <w:rsid w:val="4DBF04B8"/>
    <w:rsid w:val="4DFE8B36"/>
    <w:rsid w:val="4E3B2407"/>
    <w:rsid w:val="4E3D793B"/>
    <w:rsid w:val="4EC77840"/>
    <w:rsid w:val="4EE9A645"/>
    <w:rsid w:val="4F0E80AB"/>
    <w:rsid w:val="4F3E9A9E"/>
    <w:rsid w:val="4F3FE74F"/>
    <w:rsid w:val="4F627BD4"/>
    <w:rsid w:val="4F677656"/>
    <w:rsid w:val="4FB0D806"/>
    <w:rsid w:val="4FBA9294"/>
    <w:rsid w:val="4FD25930"/>
    <w:rsid w:val="4FE0DD01"/>
    <w:rsid w:val="4FEFB521"/>
    <w:rsid w:val="4FFF3FD5"/>
    <w:rsid w:val="502D8324"/>
    <w:rsid w:val="50804D13"/>
    <w:rsid w:val="5097C832"/>
    <w:rsid w:val="50A88724"/>
    <w:rsid w:val="50AE2865"/>
    <w:rsid w:val="50CF0B77"/>
    <w:rsid w:val="50EF51DF"/>
    <w:rsid w:val="5117D506"/>
    <w:rsid w:val="51273A64"/>
    <w:rsid w:val="5133CE43"/>
    <w:rsid w:val="5156C6A6"/>
    <w:rsid w:val="516C6BD5"/>
    <w:rsid w:val="516F4B40"/>
    <w:rsid w:val="51B59A05"/>
    <w:rsid w:val="51C0F8F1"/>
    <w:rsid w:val="51E535FD"/>
    <w:rsid w:val="51E6750D"/>
    <w:rsid w:val="51E963E2"/>
    <w:rsid w:val="51F99A8D"/>
    <w:rsid w:val="52009464"/>
    <w:rsid w:val="5222E9E2"/>
    <w:rsid w:val="5229A5CC"/>
    <w:rsid w:val="5248DD61"/>
    <w:rsid w:val="524FB300"/>
    <w:rsid w:val="526642A2"/>
    <w:rsid w:val="5277861E"/>
    <w:rsid w:val="52D82C69"/>
    <w:rsid w:val="52EB4899"/>
    <w:rsid w:val="533850EB"/>
    <w:rsid w:val="5370B734"/>
    <w:rsid w:val="538F9B47"/>
    <w:rsid w:val="5399096D"/>
    <w:rsid w:val="5399A94C"/>
    <w:rsid w:val="53B6233C"/>
    <w:rsid w:val="53C2E76A"/>
    <w:rsid w:val="53C47CBA"/>
    <w:rsid w:val="53CCC3E2"/>
    <w:rsid w:val="53EFA93C"/>
    <w:rsid w:val="53F2FB4E"/>
    <w:rsid w:val="540655D8"/>
    <w:rsid w:val="545688F9"/>
    <w:rsid w:val="547E0C3F"/>
    <w:rsid w:val="54844929"/>
    <w:rsid w:val="548C0988"/>
    <w:rsid w:val="549AE870"/>
    <w:rsid w:val="54A22B7A"/>
    <w:rsid w:val="54AD1E70"/>
    <w:rsid w:val="54AD5141"/>
    <w:rsid w:val="54B19FE9"/>
    <w:rsid w:val="54BE4F14"/>
    <w:rsid w:val="54C934AF"/>
    <w:rsid w:val="554A1A4C"/>
    <w:rsid w:val="555A45CA"/>
    <w:rsid w:val="556002D2"/>
    <w:rsid w:val="55702631"/>
    <w:rsid w:val="55AC6A14"/>
    <w:rsid w:val="560FCF69"/>
    <w:rsid w:val="561A9089"/>
    <w:rsid w:val="5626F1E5"/>
    <w:rsid w:val="5665BA80"/>
    <w:rsid w:val="5674DF21"/>
    <w:rsid w:val="56861807"/>
    <w:rsid w:val="568AC632"/>
    <w:rsid w:val="56D01A28"/>
    <w:rsid w:val="56EDC518"/>
    <w:rsid w:val="56F65B05"/>
    <w:rsid w:val="5720FFDD"/>
    <w:rsid w:val="57214D45"/>
    <w:rsid w:val="573C80E4"/>
    <w:rsid w:val="5741956D"/>
    <w:rsid w:val="574728D1"/>
    <w:rsid w:val="5747D89A"/>
    <w:rsid w:val="575AD803"/>
    <w:rsid w:val="575FEB40"/>
    <w:rsid w:val="578B7CB1"/>
    <w:rsid w:val="5794D54D"/>
    <w:rsid w:val="579A1CC9"/>
    <w:rsid w:val="579EC4D6"/>
    <w:rsid w:val="57C5BCB6"/>
    <w:rsid w:val="57C73FC8"/>
    <w:rsid w:val="57CD2B67"/>
    <w:rsid w:val="57FB373A"/>
    <w:rsid w:val="58154A7A"/>
    <w:rsid w:val="581E5E84"/>
    <w:rsid w:val="58417EAE"/>
    <w:rsid w:val="584E01FB"/>
    <w:rsid w:val="585F6B6D"/>
    <w:rsid w:val="58709ED3"/>
    <w:rsid w:val="58788B5E"/>
    <w:rsid w:val="5890C7F1"/>
    <w:rsid w:val="58A58A72"/>
    <w:rsid w:val="58B7B5BB"/>
    <w:rsid w:val="58ED33A1"/>
    <w:rsid w:val="590A1959"/>
    <w:rsid w:val="594D6478"/>
    <w:rsid w:val="59600110"/>
    <w:rsid w:val="596DE1E8"/>
    <w:rsid w:val="597025AA"/>
    <w:rsid w:val="5976960E"/>
    <w:rsid w:val="59C3F2EB"/>
    <w:rsid w:val="59EA2CAE"/>
    <w:rsid w:val="59EE43A4"/>
    <w:rsid w:val="59EF4BC3"/>
    <w:rsid w:val="59F8DEE9"/>
    <w:rsid w:val="5A0A18CA"/>
    <w:rsid w:val="5A273B48"/>
    <w:rsid w:val="5A55CF45"/>
    <w:rsid w:val="5AB47CA2"/>
    <w:rsid w:val="5AC16350"/>
    <w:rsid w:val="5ACBE703"/>
    <w:rsid w:val="5AF01D38"/>
    <w:rsid w:val="5B12E3AE"/>
    <w:rsid w:val="5B3FE7CE"/>
    <w:rsid w:val="5B664F11"/>
    <w:rsid w:val="5B6A92B4"/>
    <w:rsid w:val="5B76717F"/>
    <w:rsid w:val="5B7A7E42"/>
    <w:rsid w:val="5B7AAA9B"/>
    <w:rsid w:val="5BB7A8FF"/>
    <w:rsid w:val="5BC2AC11"/>
    <w:rsid w:val="5BDF2220"/>
    <w:rsid w:val="5C0CE501"/>
    <w:rsid w:val="5C359885"/>
    <w:rsid w:val="5C5136B8"/>
    <w:rsid w:val="5C9A53B9"/>
    <w:rsid w:val="5CADECA8"/>
    <w:rsid w:val="5CCD0294"/>
    <w:rsid w:val="5CF47261"/>
    <w:rsid w:val="5CFE1CE8"/>
    <w:rsid w:val="5D266DC0"/>
    <w:rsid w:val="5D3FF41A"/>
    <w:rsid w:val="5D484647"/>
    <w:rsid w:val="5D8CA5BE"/>
    <w:rsid w:val="5DBFB75A"/>
    <w:rsid w:val="5DBFBFC6"/>
    <w:rsid w:val="5DE3ECA6"/>
    <w:rsid w:val="5E15D8D5"/>
    <w:rsid w:val="5E1B9AFB"/>
    <w:rsid w:val="5E34E5FD"/>
    <w:rsid w:val="5E3FB2B0"/>
    <w:rsid w:val="5E4AA88B"/>
    <w:rsid w:val="5E600D72"/>
    <w:rsid w:val="5E63A9E7"/>
    <w:rsid w:val="5E645F65"/>
    <w:rsid w:val="5E88FE21"/>
    <w:rsid w:val="5E8E7C5A"/>
    <w:rsid w:val="5EC9F22C"/>
    <w:rsid w:val="5ED0B671"/>
    <w:rsid w:val="5ED825A2"/>
    <w:rsid w:val="5EE6394B"/>
    <w:rsid w:val="5EEE2E42"/>
    <w:rsid w:val="5F1C56AB"/>
    <w:rsid w:val="5F24A475"/>
    <w:rsid w:val="5F312487"/>
    <w:rsid w:val="5F5444B1"/>
    <w:rsid w:val="5F5CFA8F"/>
    <w:rsid w:val="5F9126C8"/>
    <w:rsid w:val="5F97943D"/>
    <w:rsid w:val="5FA72524"/>
    <w:rsid w:val="5FA7CF23"/>
    <w:rsid w:val="5FE0906F"/>
    <w:rsid w:val="5FE780DB"/>
    <w:rsid w:val="5FE90C06"/>
    <w:rsid w:val="602D4F0D"/>
    <w:rsid w:val="602FEBA0"/>
    <w:rsid w:val="603940CF"/>
    <w:rsid w:val="60424BD7"/>
    <w:rsid w:val="60458BBB"/>
    <w:rsid w:val="604FCBDA"/>
    <w:rsid w:val="608563AB"/>
    <w:rsid w:val="6096F7E4"/>
    <w:rsid w:val="60C8F9D4"/>
    <w:rsid w:val="60E0C88B"/>
    <w:rsid w:val="60F33C40"/>
    <w:rsid w:val="6103EE60"/>
    <w:rsid w:val="61484AA9"/>
    <w:rsid w:val="618FA6F7"/>
    <w:rsid w:val="61BA704B"/>
    <w:rsid w:val="61F8096A"/>
    <w:rsid w:val="620C7EFC"/>
    <w:rsid w:val="623011FE"/>
    <w:rsid w:val="62758098"/>
    <w:rsid w:val="62767CB7"/>
    <w:rsid w:val="6287C226"/>
    <w:rsid w:val="628D9D9B"/>
    <w:rsid w:val="629C242B"/>
    <w:rsid w:val="629DEAE9"/>
    <w:rsid w:val="62AB021D"/>
    <w:rsid w:val="62E024AA"/>
    <w:rsid w:val="62E32200"/>
    <w:rsid w:val="62ED3E5D"/>
    <w:rsid w:val="62EFFAB1"/>
    <w:rsid w:val="630A90CC"/>
    <w:rsid w:val="63104A55"/>
    <w:rsid w:val="631993A2"/>
    <w:rsid w:val="631AEB4C"/>
    <w:rsid w:val="631F9F9C"/>
    <w:rsid w:val="63495C98"/>
    <w:rsid w:val="636DCB7F"/>
    <w:rsid w:val="637F10EE"/>
    <w:rsid w:val="639777AE"/>
    <w:rsid w:val="63B5AF5A"/>
    <w:rsid w:val="63CB7CBD"/>
    <w:rsid w:val="63FD340E"/>
    <w:rsid w:val="64012B0C"/>
    <w:rsid w:val="64019646"/>
    <w:rsid w:val="640786FE"/>
    <w:rsid w:val="64157BFA"/>
    <w:rsid w:val="64187245"/>
    <w:rsid w:val="644B5CA3"/>
    <w:rsid w:val="64766660"/>
    <w:rsid w:val="647E5140"/>
    <w:rsid w:val="64C42EE5"/>
    <w:rsid w:val="64FA1305"/>
    <w:rsid w:val="6501E12B"/>
    <w:rsid w:val="651ECA5A"/>
    <w:rsid w:val="6531CEA4"/>
    <w:rsid w:val="658B7AA9"/>
    <w:rsid w:val="65B14C5B"/>
    <w:rsid w:val="65C4704B"/>
    <w:rsid w:val="65CAA972"/>
    <w:rsid w:val="65D2E89B"/>
    <w:rsid w:val="65DCCC6E"/>
    <w:rsid w:val="65DF68AD"/>
    <w:rsid w:val="661FAB52"/>
    <w:rsid w:val="6650FF8D"/>
    <w:rsid w:val="665E7D14"/>
    <w:rsid w:val="6671E430"/>
    <w:rsid w:val="668BB3CB"/>
    <w:rsid w:val="66E5759A"/>
    <w:rsid w:val="66F7A59C"/>
    <w:rsid w:val="66FB7DBD"/>
    <w:rsid w:val="67447C99"/>
    <w:rsid w:val="6756D293"/>
    <w:rsid w:val="67748515"/>
    <w:rsid w:val="67787EF3"/>
    <w:rsid w:val="677BDEFD"/>
    <w:rsid w:val="6782F06D"/>
    <w:rsid w:val="6792C46C"/>
    <w:rsid w:val="679DF491"/>
    <w:rsid w:val="679E8C09"/>
    <w:rsid w:val="67B68F07"/>
    <w:rsid w:val="67D21AFF"/>
    <w:rsid w:val="67EB69B1"/>
    <w:rsid w:val="67F8E0C1"/>
    <w:rsid w:val="680BEA35"/>
    <w:rsid w:val="684BA2B5"/>
    <w:rsid w:val="688F3B6F"/>
    <w:rsid w:val="68969CAE"/>
    <w:rsid w:val="68ABE698"/>
    <w:rsid w:val="68C32268"/>
    <w:rsid w:val="68CDADBE"/>
    <w:rsid w:val="68DFFA1F"/>
    <w:rsid w:val="68E8ED1D"/>
    <w:rsid w:val="691D56D5"/>
    <w:rsid w:val="6924C0E7"/>
    <w:rsid w:val="6977BBC6"/>
    <w:rsid w:val="697AB766"/>
    <w:rsid w:val="699B805A"/>
    <w:rsid w:val="69A42F8E"/>
    <w:rsid w:val="69A4C8F7"/>
    <w:rsid w:val="69C70A9B"/>
    <w:rsid w:val="6A1AEAE0"/>
    <w:rsid w:val="6A32120A"/>
    <w:rsid w:val="6A6D6069"/>
    <w:rsid w:val="6A7B5705"/>
    <w:rsid w:val="6AA6D169"/>
    <w:rsid w:val="6AB5FAB9"/>
    <w:rsid w:val="6ABE909B"/>
    <w:rsid w:val="6B270C8C"/>
    <w:rsid w:val="6B3DC3CD"/>
    <w:rsid w:val="6B498202"/>
    <w:rsid w:val="6B508BED"/>
    <w:rsid w:val="6B6263B7"/>
    <w:rsid w:val="6BBA007A"/>
    <w:rsid w:val="6BC363F9"/>
    <w:rsid w:val="6BCD0795"/>
    <w:rsid w:val="6C0BE78E"/>
    <w:rsid w:val="6C125E9D"/>
    <w:rsid w:val="6C166E91"/>
    <w:rsid w:val="6C212C15"/>
    <w:rsid w:val="6C52AEAC"/>
    <w:rsid w:val="6C5A3C3F"/>
    <w:rsid w:val="6C7A736C"/>
    <w:rsid w:val="6C7CB9E8"/>
    <w:rsid w:val="6C9B7601"/>
    <w:rsid w:val="6CBD4D0F"/>
    <w:rsid w:val="6D1B311E"/>
    <w:rsid w:val="6D359A74"/>
    <w:rsid w:val="6D57AF46"/>
    <w:rsid w:val="6D5FB766"/>
    <w:rsid w:val="6D668C77"/>
    <w:rsid w:val="6D9BB3EF"/>
    <w:rsid w:val="6D9D1DE2"/>
    <w:rsid w:val="6D9E1F21"/>
    <w:rsid w:val="6DDD9FE0"/>
    <w:rsid w:val="6E4BD5A7"/>
    <w:rsid w:val="6E4D34D6"/>
    <w:rsid w:val="6E585231"/>
    <w:rsid w:val="6E6AE858"/>
    <w:rsid w:val="6E7C9E9C"/>
    <w:rsid w:val="6E824948"/>
    <w:rsid w:val="6ED553E0"/>
    <w:rsid w:val="6EE29A5E"/>
    <w:rsid w:val="6EE887F0"/>
    <w:rsid w:val="6F385F5A"/>
    <w:rsid w:val="6F5C7E3E"/>
    <w:rsid w:val="6F8422E7"/>
    <w:rsid w:val="6F956327"/>
    <w:rsid w:val="6F97EB6C"/>
    <w:rsid w:val="6F9D1DDC"/>
    <w:rsid w:val="6F9E4460"/>
    <w:rsid w:val="6FA125B9"/>
    <w:rsid w:val="6FA676C0"/>
    <w:rsid w:val="6FD49620"/>
    <w:rsid w:val="6FFAC9E1"/>
    <w:rsid w:val="706B7B78"/>
    <w:rsid w:val="70731D7A"/>
    <w:rsid w:val="708A0B18"/>
    <w:rsid w:val="70B3B874"/>
    <w:rsid w:val="70C72431"/>
    <w:rsid w:val="7103644C"/>
    <w:rsid w:val="71113A57"/>
    <w:rsid w:val="711D15A9"/>
    <w:rsid w:val="71220391"/>
    <w:rsid w:val="71273751"/>
    <w:rsid w:val="712EFAC3"/>
    <w:rsid w:val="7138C7B4"/>
    <w:rsid w:val="715DF2DB"/>
    <w:rsid w:val="718CF770"/>
    <w:rsid w:val="718D3A0E"/>
    <w:rsid w:val="71C76DB1"/>
    <w:rsid w:val="71FA5F80"/>
    <w:rsid w:val="71FB4F6C"/>
    <w:rsid w:val="71FE3E7C"/>
    <w:rsid w:val="72005D6F"/>
    <w:rsid w:val="724ECECD"/>
    <w:rsid w:val="729E9528"/>
    <w:rsid w:val="72A9C3F2"/>
    <w:rsid w:val="72AF4A36"/>
    <w:rsid w:val="72B9523C"/>
    <w:rsid w:val="72C5EB44"/>
    <w:rsid w:val="72D8EC83"/>
    <w:rsid w:val="72D9835B"/>
    <w:rsid w:val="73236A31"/>
    <w:rsid w:val="7335CC66"/>
    <w:rsid w:val="737F00BD"/>
    <w:rsid w:val="737F6BAE"/>
    <w:rsid w:val="738D8CC9"/>
    <w:rsid w:val="7397F501"/>
    <w:rsid w:val="73AF68EC"/>
    <w:rsid w:val="73BEF11D"/>
    <w:rsid w:val="73D8EAAE"/>
    <w:rsid w:val="73E5051E"/>
    <w:rsid w:val="740E622F"/>
    <w:rsid w:val="741B699F"/>
    <w:rsid w:val="742AC656"/>
    <w:rsid w:val="744BCFFA"/>
    <w:rsid w:val="745AFC19"/>
    <w:rsid w:val="745BD004"/>
    <w:rsid w:val="746513E7"/>
    <w:rsid w:val="749CC4FF"/>
    <w:rsid w:val="74ACF97F"/>
    <w:rsid w:val="74C10619"/>
    <w:rsid w:val="74D6E40D"/>
    <w:rsid w:val="74DB25F1"/>
    <w:rsid w:val="74DC6D94"/>
    <w:rsid w:val="74F4C4FE"/>
    <w:rsid w:val="74F5D6F6"/>
    <w:rsid w:val="74F682FA"/>
    <w:rsid w:val="74F72D76"/>
    <w:rsid w:val="7502EE3B"/>
    <w:rsid w:val="75151098"/>
    <w:rsid w:val="75297ACC"/>
    <w:rsid w:val="7529B006"/>
    <w:rsid w:val="752FD596"/>
    <w:rsid w:val="7588E94D"/>
    <w:rsid w:val="7589F910"/>
    <w:rsid w:val="75A5576A"/>
    <w:rsid w:val="75CEEE53"/>
    <w:rsid w:val="75F9573D"/>
    <w:rsid w:val="760FC9A6"/>
    <w:rsid w:val="763A33D2"/>
    <w:rsid w:val="763D5EA0"/>
    <w:rsid w:val="763DDFD2"/>
    <w:rsid w:val="766A2C4E"/>
    <w:rsid w:val="7679C9EC"/>
    <w:rsid w:val="76A43843"/>
    <w:rsid w:val="76ACC036"/>
    <w:rsid w:val="76B01F2B"/>
    <w:rsid w:val="770589F5"/>
    <w:rsid w:val="771F7B6B"/>
    <w:rsid w:val="77274783"/>
    <w:rsid w:val="7730FDDE"/>
    <w:rsid w:val="77378F06"/>
    <w:rsid w:val="774211E1"/>
    <w:rsid w:val="776CFC0C"/>
    <w:rsid w:val="77701C95"/>
    <w:rsid w:val="77BD18E3"/>
    <w:rsid w:val="77CF247D"/>
    <w:rsid w:val="77E447A3"/>
    <w:rsid w:val="77E538C1"/>
    <w:rsid w:val="77F94120"/>
    <w:rsid w:val="77FF3477"/>
    <w:rsid w:val="77FF6748"/>
    <w:rsid w:val="7808D4EF"/>
    <w:rsid w:val="780E4630"/>
    <w:rsid w:val="7835EDB0"/>
    <w:rsid w:val="78677F97"/>
    <w:rsid w:val="786AEFA3"/>
    <w:rsid w:val="7878792F"/>
    <w:rsid w:val="788405DC"/>
    <w:rsid w:val="78872B0D"/>
    <w:rsid w:val="788F1798"/>
    <w:rsid w:val="78998C68"/>
    <w:rsid w:val="78A7DB4E"/>
    <w:rsid w:val="79520B5F"/>
    <w:rsid w:val="79599EAC"/>
    <w:rsid w:val="7965530A"/>
    <w:rsid w:val="798EB34E"/>
    <w:rsid w:val="79D4B633"/>
    <w:rsid w:val="79D5F73C"/>
    <w:rsid w:val="79DBBF29"/>
    <w:rsid w:val="7A3A2A92"/>
    <w:rsid w:val="7A920B91"/>
    <w:rsid w:val="7AD1E5D7"/>
    <w:rsid w:val="7ADE8D4C"/>
    <w:rsid w:val="7AFF7C39"/>
    <w:rsid w:val="7B14F515"/>
    <w:rsid w:val="7B3CDF50"/>
    <w:rsid w:val="7B3F003C"/>
    <w:rsid w:val="7B49583D"/>
    <w:rsid w:val="7B56645C"/>
    <w:rsid w:val="7BCC074D"/>
    <w:rsid w:val="7BCC67CD"/>
    <w:rsid w:val="7BCC9A9E"/>
    <w:rsid w:val="7BCF3B67"/>
    <w:rsid w:val="7BD4A402"/>
    <w:rsid w:val="7BD60994"/>
    <w:rsid w:val="7C4EC563"/>
    <w:rsid w:val="7C5F1D92"/>
    <w:rsid w:val="7C75EA00"/>
    <w:rsid w:val="7C7C3A60"/>
    <w:rsid w:val="7C818CC5"/>
    <w:rsid w:val="7C9F7A7F"/>
    <w:rsid w:val="7CB6DC74"/>
    <w:rsid w:val="7CBD6839"/>
    <w:rsid w:val="7CC9EDD3"/>
    <w:rsid w:val="7CCB844E"/>
    <w:rsid w:val="7CCFD335"/>
    <w:rsid w:val="7CDB4E0D"/>
    <w:rsid w:val="7CE31723"/>
    <w:rsid w:val="7CF3E0D5"/>
    <w:rsid w:val="7CF5B7C6"/>
    <w:rsid w:val="7D1608F2"/>
    <w:rsid w:val="7D25E303"/>
    <w:rsid w:val="7D673677"/>
    <w:rsid w:val="7D89C7CB"/>
    <w:rsid w:val="7D907D47"/>
    <w:rsid w:val="7DA06317"/>
    <w:rsid w:val="7DBB42C6"/>
    <w:rsid w:val="7DDD9F14"/>
    <w:rsid w:val="7DE01405"/>
    <w:rsid w:val="7DFDF9E1"/>
    <w:rsid w:val="7E009E5C"/>
    <w:rsid w:val="7E3536C6"/>
    <w:rsid w:val="7E389A70"/>
    <w:rsid w:val="7E3B3BFA"/>
    <w:rsid w:val="7E6CB184"/>
    <w:rsid w:val="7E7AC1CC"/>
    <w:rsid w:val="7E7C24FD"/>
    <w:rsid w:val="7E84D1AB"/>
    <w:rsid w:val="7E969BA5"/>
    <w:rsid w:val="7EEB58D8"/>
    <w:rsid w:val="7EED4017"/>
    <w:rsid w:val="7EFEEF9E"/>
    <w:rsid w:val="7F09BF06"/>
    <w:rsid w:val="7F1C84B2"/>
    <w:rsid w:val="7F57970A"/>
    <w:rsid w:val="7F650B39"/>
    <w:rsid w:val="7F91E1FF"/>
    <w:rsid w:val="7FA1CB92"/>
    <w:rsid w:val="7FA44A07"/>
    <w:rsid w:val="7FD30311"/>
  </w:rsids>
  <m:mathPr>
    <m:mathFont m:val="Cambria Math"/>
    <m:brkBin m:val="before"/>
    <m:brkBinSub m:val="--"/>
    <m:smallFrac m:val="0"/>
    <m:dispDef/>
    <m:lMargin m:val="0"/>
    <m:rMargin m:val="0"/>
    <m:defJc m:val="centerGroup"/>
    <m:wrapIndent m:val="1440"/>
    <m:intLim m:val="subSup"/>
    <m:naryLim m:val="undOvr"/>
  </m:mathPr>
  <w:themeFontLang w:val="en-AU"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178A29"/>
  <w15:chartTrackingRefBased/>
  <w15:docId w15:val="{A519F7EF-593E-1143-9224-A948B72973F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EastAsia" w:cstheme="minorBidi"/>
        <w:sz w:val="22"/>
        <w:szCs w:val="22"/>
        <w:lang w:val="en-AU"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iPriority="0"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3277D8"/>
    <w:pPr>
      <w:spacing w:after="0" w:line="240" w:lineRule="auto"/>
    </w:pPr>
    <w:rPr>
      <w:rFonts w:ascii="Times New Roman" w:hAnsi="Times New Roman" w:eastAsia="Times New Roman" w:cs="Times New Roman"/>
      <w:sz w:val="24"/>
      <w:szCs w:val="24"/>
    </w:rPr>
  </w:style>
  <w:style w:type="paragraph" w:styleId="Heading1">
    <w:name w:val="heading 1"/>
    <w:basedOn w:val="Normal"/>
    <w:link w:val="Heading1Char"/>
    <w:uiPriority w:val="9"/>
    <w:qFormat/>
    <w:rsid w:val="003277D8"/>
    <w:pPr>
      <w:spacing w:before="100" w:beforeAutospacing="1" w:after="100" w:afterAutospacing="1"/>
      <w:outlineLvl w:val="0"/>
    </w:pPr>
    <w:rPr>
      <w:rFonts w:ascii="Gulim" w:hAnsi="Gulim" w:eastAsia="Gulim" w:cs="Gulim"/>
      <w:b/>
      <w:bCs/>
      <w:kern w:val="36"/>
      <w:sz w:val="48"/>
      <w:szCs w:val="48"/>
    </w:rPr>
  </w:style>
  <w:style w:type="paragraph" w:styleId="Heading2">
    <w:name w:val="heading 2"/>
    <w:basedOn w:val="Normal"/>
    <w:next w:val="Normal"/>
    <w:link w:val="Heading2Char"/>
    <w:uiPriority w:val="9"/>
    <w:semiHidden/>
    <w:unhideWhenUsed/>
    <w:qFormat/>
    <w:rsid w:val="000F38C5"/>
    <w:pPr>
      <w:keepNext/>
      <w:keepLines/>
      <w:spacing w:before="40"/>
      <w:outlineLvl w:val="1"/>
    </w:pPr>
    <w:rPr>
      <w:rFonts w:asciiTheme="majorHAnsi" w:hAnsiTheme="majorHAnsi" w:eastAsiaTheme="majorEastAsia" w:cstheme="majorBidi"/>
      <w:color w:val="2F5496" w:themeColor="accent1" w:themeShade="BF"/>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3277D8"/>
    <w:rPr>
      <w:rFonts w:ascii="Gulim" w:hAnsi="Gulim" w:eastAsia="Gulim" w:cs="Gulim"/>
      <w:b/>
      <w:bCs/>
      <w:kern w:val="36"/>
      <w:sz w:val="48"/>
      <w:szCs w:val="48"/>
    </w:rPr>
  </w:style>
  <w:style w:type="paragraph" w:styleId="Header">
    <w:name w:val="header"/>
    <w:basedOn w:val="Normal"/>
    <w:link w:val="HeaderChar"/>
    <w:uiPriority w:val="99"/>
    <w:unhideWhenUsed/>
    <w:rsid w:val="003277D8"/>
    <w:pPr>
      <w:tabs>
        <w:tab w:val="center" w:pos="4513"/>
        <w:tab w:val="right" w:pos="9026"/>
      </w:tabs>
    </w:pPr>
  </w:style>
  <w:style w:type="character" w:styleId="HeaderChar" w:customStyle="1">
    <w:name w:val="Header Char"/>
    <w:basedOn w:val="DefaultParagraphFont"/>
    <w:link w:val="Header"/>
    <w:uiPriority w:val="99"/>
    <w:rsid w:val="003277D8"/>
    <w:rPr>
      <w:rFonts w:ascii="Times New Roman" w:hAnsi="Times New Roman" w:eastAsia="Times New Roman" w:cs="Times New Roman"/>
      <w:sz w:val="24"/>
      <w:szCs w:val="24"/>
    </w:rPr>
  </w:style>
  <w:style w:type="paragraph" w:styleId="Footer">
    <w:name w:val="footer"/>
    <w:basedOn w:val="Normal"/>
    <w:link w:val="FooterChar"/>
    <w:unhideWhenUsed/>
    <w:rsid w:val="003277D8"/>
    <w:pPr>
      <w:tabs>
        <w:tab w:val="center" w:pos="4513"/>
        <w:tab w:val="right" w:pos="9026"/>
      </w:tabs>
    </w:pPr>
  </w:style>
  <w:style w:type="character" w:styleId="FooterChar" w:customStyle="1">
    <w:name w:val="Footer Char"/>
    <w:basedOn w:val="DefaultParagraphFont"/>
    <w:link w:val="Footer"/>
    <w:rsid w:val="003277D8"/>
    <w:rPr>
      <w:rFonts w:ascii="Times New Roman" w:hAnsi="Times New Roman" w:eastAsia="Times New Roman" w:cs="Times New Roman"/>
      <w:sz w:val="24"/>
      <w:szCs w:val="24"/>
    </w:rPr>
  </w:style>
  <w:style w:type="paragraph" w:styleId="NormalWeb">
    <w:name w:val="Normal (Web)"/>
    <w:basedOn w:val="Normal"/>
    <w:uiPriority w:val="99"/>
    <w:unhideWhenUsed/>
    <w:rsid w:val="00986936"/>
    <w:pPr>
      <w:spacing w:before="100" w:beforeAutospacing="1" w:after="100" w:afterAutospacing="1"/>
    </w:pPr>
    <w:rPr>
      <w:lang w:val="en-ID" w:eastAsia="zh-CN"/>
    </w:rPr>
  </w:style>
  <w:style w:type="character" w:styleId="Strong">
    <w:name w:val="Strong"/>
    <w:basedOn w:val="DefaultParagraphFont"/>
    <w:uiPriority w:val="22"/>
    <w:qFormat/>
    <w:rsid w:val="00986936"/>
    <w:rPr>
      <w:b/>
      <w:bCs/>
    </w:rPr>
  </w:style>
  <w:style w:type="character" w:styleId="Hyperlink">
    <w:name w:val="Hyperlink"/>
    <w:uiPriority w:val="99"/>
    <w:rsid w:val="00DE2B88"/>
    <w:rPr>
      <w:color w:val="0000FF"/>
      <w:u w:val="single"/>
    </w:rPr>
  </w:style>
  <w:style w:type="paragraph" w:styleId="HelpText" w:customStyle="1">
    <w:name w:val="Help Text"/>
    <w:basedOn w:val="Normal"/>
    <w:link w:val="HelpTextChar"/>
    <w:rsid w:val="00DE2B88"/>
    <w:pPr>
      <w:spacing w:before="40" w:after="120"/>
    </w:pPr>
    <w:rPr>
      <w:rFonts w:ascii="Tahoma" w:hAnsi="Tahoma"/>
      <w:i/>
      <w:color w:val="999999"/>
      <w:sz w:val="18"/>
      <w:szCs w:val="18"/>
      <w:lang w:val="en-US" w:eastAsia="en-US"/>
    </w:rPr>
  </w:style>
  <w:style w:type="character" w:styleId="HelpTextChar" w:customStyle="1">
    <w:name w:val="Help Text Char"/>
    <w:link w:val="HelpText"/>
    <w:rsid w:val="00DE2B88"/>
    <w:rPr>
      <w:rFonts w:ascii="Tahoma" w:hAnsi="Tahoma" w:eastAsia="Times New Roman" w:cs="Times New Roman"/>
      <w:i/>
      <w:color w:val="999999"/>
      <w:sz w:val="18"/>
      <w:szCs w:val="18"/>
      <w:lang w:val="en-US" w:eastAsia="en-US"/>
    </w:rPr>
  </w:style>
  <w:style w:type="paragraph" w:styleId="Helptext0" w:customStyle="1">
    <w:name w:val="Help text"/>
    <w:basedOn w:val="Normal"/>
    <w:link w:val="HelptextChar0"/>
    <w:autoRedefine/>
    <w:semiHidden/>
    <w:rsid w:val="00DE2B88"/>
    <w:pPr>
      <w:spacing w:after="240"/>
    </w:pPr>
    <w:rPr>
      <w:rFonts w:ascii="Tahoma" w:hAnsi="Tahoma" w:cs="Tahoma"/>
      <w:i/>
      <w:iCs/>
      <w:color w:val="808080"/>
      <w:sz w:val="18"/>
      <w:szCs w:val="20"/>
      <w:lang w:val="en-US" w:eastAsia="en-US" w:bidi="en-US"/>
    </w:rPr>
  </w:style>
  <w:style w:type="paragraph" w:styleId="TableofContentsHeading" w:customStyle="1">
    <w:name w:val="Table of Contents Heading"/>
    <w:basedOn w:val="Normal"/>
    <w:next w:val="Normal"/>
    <w:autoRedefine/>
    <w:rsid w:val="00DE2B88"/>
    <w:pPr>
      <w:shd w:val="clear" w:color="auto" w:fill="666699"/>
      <w:spacing w:before="80" w:after="80"/>
    </w:pPr>
    <w:rPr>
      <w:rFonts w:ascii="Tahoma" w:hAnsi="Tahoma"/>
      <w:bCs/>
      <w:caps/>
      <w:color w:val="FFFFFF"/>
      <w:spacing w:val="15"/>
      <w:lang w:val="en-US" w:eastAsia="en-US" w:bidi="en-US"/>
    </w:rPr>
  </w:style>
  <w:style w:type="paragraph" w:styleId="TOC1">
    <w:name w:val="toc 1"/>
    <w:basedOn w:val="Normal"/>
    <w:next w:val="Normal"/>
    <w:autoRedefine/>
    <w:uiPriority w:val="39"/>
    <w:rsid w:val="00767C32"/>
    <w:pPr>
      <w:tabs>
        <w:tab w:val="left" w:pos="540"/>
        <w:tab w:val="right" w:leader="dot" w:pos="9060"/>
      </w:tabs>
      <w:spacing w:after="240"/>
    </w:pPr>
    <w:rPr>
      <w:rFonts w:ascii="Tahoma" w:hAnsi="Tahoma"/>
      <w:caps/>
      <w:sz w:val="20"/>
      <w:szCs w:val="20"/>
      <w:lang w:eastAsia="en-AU"/>
    </w:rPr>
  </w:style>
  <w:style w:type="character" w:styleId="HelptextChar0" w:customStyle="1">
    <w:name w:val="Help text Char"/>
    <w:link w:val="Helptext0"/>
    <w:semiHidden/>
    <w:rsid w:val="00DE2B88"/>
    <w:rPr>
      <w:rFonts w:ascii="Tahoma" w:hAnsi="Tahoma" w:eastAsia="Times New Roman" w:cs="Tahoma"/>
      <w:i/>
      <w:iCs/>
      <w:color w:val="808080"/>
      <w:sz w:val="18"/>
      <w:szCs w:val="20"/>
      <w:lang w:val="en-US" w:eastAsia="en-US" w:bidi="en-US"/>
    </w:rPr>
  </w:style>
  <w:style w:type="character" w:styleId="Heading2Char" w:customStyle="1">
    <w:name w:val="Heading 2 Char"/>
    <w:basedOn w:val="DefaultParagraphFont"/>
    <w:link w:val="Heading2"/>
    <w:uiPriority w:val="9"/>
    <w:semiHidden/>
    <w:rsid w:val="000F38C5"/>
    <w:rPr>
      <w:rFonts w:asciiTheme="majorHAnsi" w:hAnsiTheme="majorHAnsi" w:eastAsiaTheme="majorEastAsia" w:cstheme="majorBidi"/>
      <w:color w:val="2F5496" w:themeColor="accent1" w:themeShade="BF"/>
      <w:sz w:val="26"/>
      <w:szCs w:val="26"/>
    </w:rPr>
  </w:style>
  <w:style w:type="paragraph" w:styleId="ListParagraph">
    <w:name w:val="List Paragraph"/>
    <w:basedOn w:val="Normal"/>
    <w:uiPriority w:val="34"/>
    <w:qFormat/>
    <w:rsid w:val="0035381C"/>
    <w:pPr>
      <w:ind w:left="720"/>
      <w:contextualSpacing/>
    </w:pPr>
  </w:style>
  <w:style w:type="paragraph" w:styleId="TOCHeading">
    <w:name w:val="TOC Heading"/>
    <w:basedOn w:val="Heading1"/>
    <w:next w:val="Normal"/>
    <w:uiPriority w:val="39"/>
    <w:unhideWhenUsed/>
    <w:qFormat/>
    <w:rsid w:val="003236BC"/>
    <w:pPr>
      <w:keepNext/>
      <w:keepLines/>
      <w:spacing w:before="240" w:beforeAutospacing="0" w:after="0" w:afterAutospacing="0" w:line="259" w:lineRule="auto"/>
      <w:outlineLvl w:val="9"/>
    </w:pPr>
    <w:rPr>
      <w:rFonts w:asciiTheme="majorHAnsi" w:hAnsiTheme="majorHAnsi" w:eastAsiaTheme="majorEastAsia" w:cstheme="majorBidi"/>
      <w:b w:val="0"/>
      <w:bCs w:val="0"/>
      <w:color w:val="2F5496" w:themeColor="accent1" w:themeShade="BF"/>
      <w:kern w:val="0"/>
      <w:sz w:val="32"/>
      <w:szCs w:val="32"/>
      <w:lang w:val="en-US" w:eastAsia="en-US"/>
    </w:rPr>
  </w:style>
  <w:style w:type="paragraph" w:styleId="TOC2">
    <w:name w:val="toc 2"/>
    <w:basedOn w:val="Normal"/>
    <w:next w:val="Normal"/>
    <w:autoRedefine/>
    <w:uiPriority w:val="39"/>
    <w:unhideWhenUsed/>
    <w:rsid w:val="003236BC"/>
    <w:pPr>
      <w:spacing w:after="100" w:line="259" w:lineRule="auto"/>
      <w:ind w:left="220"/>
    </w:pPr>
    <w:rPr>
      <w:rFonts w:asciiTheme="minorHAnsi" w:hAnsiTheme="minorHAnsi" w:eastAsiaTheme="minorEastAsia"/>
      <w:sz w:val="22"/>
      <w:szCs w:val="22"/>
      <w:lang w:val="en-US" w:eastAsia="en-US"/>
    </w:rPr>
  </w:style>
  <w:style w:type="paragraph" w:styleId="TOC3">
    <w:name w:val="toc 3"/>
    <w:basedOn w:val="Normal"/>
    <w:next w:val="Normal"/>
    <w:autoRedefine/>
    <w:uiPriority w:val="39"/>
    <w:unhideWhenUsed/>
    <w:rsid w:val="003236BC"/>
    <w:pPr>
      <w:spacing w:after="100" w:line="259" w:lineRule="auto"/>
      <w:ind w:left="440"/>
    </w:pPr>
    <w:rPr>
      <w:rFonts w:asciiTheme="minorHAnsi" w:hAnsiTheme="minorHAnsi" w:eastAsiaTheme="minorEastAsia"/>
      <w:sz w:val="22"/>
      <w:szCs w:val="22"/>
      <w:lang w:val="en-US" w:eastAsia="en-US"/>
    </w:rPr>
  </w:style>
  <w:style w:type="character" w:styleId="UnresolvedMention">
    <w:name w:val="Unresolved Mention"/>
    <w:basedOn w:val="DefaultParagraphFont"/>
    <w:uiPriority w:val="99"/>
    <w:semiHidden/>
    <w:unhideWhenUsed/>
    <w:rsid w:val="00402513"/>
    <w:rPr>
      <w:color w:val="605E5C"/>
      <w:shd w:val="clear" w:color="auto" w:fill="E1DFDD"/>
    </w:rPr>
  </w:style>
  <w:style w:type="paragraph" w:styleId="ListBullet">
    <w:name w:val="List Bullet"/>
    <w:basedOn w:val="Normal"/>
    <w:uiPriority w:val="99"/>
    <w:unhideWhenUsed/>
    <w:rsid w:val="0072471A"/>
    <w:pPr>
      <w:numPr>
        <w:numId w:val="8"/>
      </w:numPr>
      <w:spacing w:after="120" w:line="259" w:lineRule="auto"/>
      <w:contextualSpacing/>
    </w:pPr>
    <w:rPr>
      <w:rFonts w:eastAsiaTheme="minorEastAsia"/>
      <w:kern w:val="2"/>
      <w:lang w:val="en-ID" w:eastAsia="zh-CN"/>
      <w14:ligatures w14:val="standardContextual"/>
    </w:rPr>
  </w:style>
  <w:style w:type="character" w:styleId="CommentReference">
    <w:name w:val="annotation reference"/>
    <w:basedOn w:val="DefaultParagraphFont"/>
    <w:uiPriority w:val="99"/>
    <w:semiHidden/>
    <w:unhideWhenUsed/>
    <w:rsid w:val="009348BB"/>
    <w:rPr>
      <w:sz w:val="16"/>
      <w:szCs w:val="16"/>
    </w:rPr>
  </w:style>
  <w:style w:type="paragraph" w:styleId="CommentText">
    <w:name w:val="annotation text"/>
    <w:basedOn w:val="Normal"/>
    <w:link w:val="CommentTextChar"/>
    <w:uiPriority w:val="99"/>
    <w:unhideWhenUsed/>
    <w:rsid w:val="009348BB"/>
    <w:rPr>
      <w:sz w:val="20"/>
      <w:szCs w:val="20"/>
    </w:rPr>
  </w:style>
  <w:style w:type="character" w:styleId="CommentTextChar" w:customStyle="1">
    <w:name w:val="Comment Text Char"/>
    <w:basedOn w:val="DefaultParagraphFont"/>
    <w:link w:val="CommentText"/>
    <w:uiPriority w:val="99"/>
    <w:rsid w:val="009348BB"/>
    <w:rPr>
      <w:rFonts w:ascii="Times New Roman" w:hAnsi="Times New Roman"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348BB"/>
    <w:rPr>
      <w:b/>
      <w:bCs/>
    </w:rPr>
  </w:style>
  <w:style w:type="character" w:styleId="CommentSubjectChar" w:customStyle="1">
    <w:name w:val="Comment Subject Char"/>
    <w:basedOn w:val="CommentTextChar"/>
    <w:link w:val="CommentSubject"/>
    <w:uiPriority w:val="99"/>
    <w:semiHidden/>
    <w:rsid w:val="009348BB"/>
    <w:rPr>
      <w:rFonts w:ascii="Times New Roman" w:hAnsi="Times New Roman" w:eastAsia="Times New Roman" w:cs="Times New Roman"/>
      <w:b/>
      <w:bCs/>
      <w:sz w:val="20"/>
      <w:szCs w:val="20"/>
    </w:rPr>
  </w:style>
  <w:style w:type="paragraph" w:styleId="Revision">
    <w:name w:val="Revision"/>
    <w:hidden/>
    <w:uiPriority w:val="99"/>
    <w:semiHidden/>
    <w:rsid w:val="008A21A6"/>
    <w:pPr>
      <w:spacing w:after="0" w:line="240" w:lineRule="auto"/>
    </w:pPr>
    <w:rPr>
      <w:rFonts w:ascii="Times New Roman" w:hAnsi="Times New Roman" w:eastAsia="Times New Roman" w:cs="Times New Roman"/>
      <w:sz w:val="24"/>
      <w:szCs w:val="24"/>
    </w:rPr>
  </w:style>
  <w:style w:type="character" w:styleId="Mention">
    <w:name w:val="Mention"/>
    <w:basedOn w:val="DefaultParagraphFont"/>
    <w:uiPriority w:val="99"/>
    <w:unhideWhenUsed/>
    <w:rsid w:val="004F2BD1"/>
    <w:rPr>
      <w:color w:val="2B579A"/>
      <w:shd w:val="clear" w:color="auto" w:fill="E1DFDD"/>
    </w:rPr>
  </w:style>
  <w:style w:type="table" w:styleId="TableGrid">
    <w:name w:val="Table Grid"/>
    <w:basedOn w:val="TableNormal"/>
    <w:uiPriority w:val="59"/>
    <w:rsid w:val="004F2BD1"/>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FollowedHyperlink">
    <w:name w:val="FollowedHyperlink"/>
    <w:basedOn w:val="DefaultParagraphFont"/>
    <w:uiPriority w:val="99"/>
    <w:semiHidden/>
    <w:unhideWhenUsed/>
    <w:rsid w:val="005822AF"/>
    <w:rPr>
      <w:color w:val="954F72" w:themeColor="followedHyperlink"/>
      <w:u w:val="single"/>
    </w:rPr>
  </w:style>
  <w:style w:type="paragraph" w:styleId="Default" w:customStyle="1">
    <w:name w:val="Default"/>
    <w:rsid w:val="008A43C6"/>
    <w:pPr>
      <w:autoSpaceDE w:val="0"/>
      <w:autoSpaceDN w:val="0"/>
      <w:adjustRightInd w:val="0"/>
      <w:spacing w:after="0" w:line="240" w:lineRule="auto"/>
    </w:pPr>
    <w:rPr>
      <w:rFonts w:ascii="Times New Roman" w:hAnsi="Times New Roman" w:cs="Times New Roman"/>
      <w:color w:val="000000"/>
      <w:sz w:val="24"/>
      <w:szCs w:val="24"/>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614166">
      <w:bodyDiv w:val="1"/>
      <w:marLeft w:val="0"/>
      <w:marRight w:val="0"/>
      <w:marTop w:val="0"/>
      <w:marBottom w:val="0"/>
      <w:divBdr>
        <w:top w:val="none" w:sz="0" w:space="0" w:color="auto"/>
        <w:left w:val="none" w:sz="0" w:space="0" w:color="auto"/>
        <w:bottom w:val="none" w:sz="0" w:space="0" w:color="auto"/>
        <w:right w:val="none" w:sz="0" w:space="0" w:color="auto"/>
      </w:divBdr>
    </w:div>
    <w:div w:id="390202251">
      <w:bodyDiv w:val="1"/>
      <w:marLeft w:val="0"/>
      <w:marRight w:val="0"/>
      <w:marTop w:val="0"/>
      <w:marBottom w:val="0"/>
      <w:divBdr>
        <w:top w:val="none" w:sz="0" w:space="0" w:color="auto"/>
        <w:left w:val="none" w:sz="0" w:space="0" w:color="auto"/>
        <w:bottom w:val="none" w:sz="0" w:space="0" w:color="auto"/>
        <w:right w:val="none" w:sz="0" w:space="0" w:color="auto"/>
      </w:divBdr>
    </w:div>
    <w:div w:id="495612675">
      <w:bodyDiv w:val="1"/>
      <w:marLeft w:val="0"/>
      <w:marRight w:val="0"/>
      <w:marTop w:val="0"/>
      <w:marBottom w:val="0"/>
      <w:divBdr>
        <w:top w:val="none" w:sz="0" w:space="0" w:color="auto"/>
        <w:left w:val="none" w:sz="0" w:space="0" w:color="auto"/>
        <w:bottom w:val="none" w:sz="0" w:space="0" w:color="auto"/>
        <w:right w:val="none" w:sz="0" w:space="0" w:color="auto"/>
      </w:divBdr>
    </w:div>
    <w:div w:id="681320448">
      <w:bodyDiv w:val="1"/>
      <w:marLeft w:val="0"/>
      <w:marRight w:val="0"/>
      <w:marTop w:val="0"/>
      <w:marBottom w:val="0"/>
      <w:divBdr>
        <w:top w:val="none" w:sz="0" w:space="0" w:color="auto"/>
        <w:left w:val="none" w:sz="0" w:space="0" w:color="auto"/>
        <w:bottom w:val="none" w:sz="0" w:space="0" w:color="auto"/>
        <w:right w:val="none" w:sz="0" w:space="0" w:color="auto"/>
      </w:divBdr>
    </w:div>
    <w:div w:id="757751428">
      <w:bodyDiv w:val="1"/>
      <w:marLeft w:val="0"/>
      <w:marRight w:val="0"/>
      <w:marTop w:val="0"/>
      <w:marBottom w:val="0"/>
      <w:divBdr>
        <w:top w:val="none" w:sz="0" w:space="0" w:color="auto"/>
        <w:left w:val="none" w:sz="0" w:space="0" w:color="auto"/>
        <w:bottom w:val="none" w:sz="0" w:space="0" w:color="auto"/>
        <w:right w:val="none" w:sz="0" w:space="0" w:color="auto"/>
      </w:divBdr>
    </w:div>
    <w:div w:id="836966206">
      <w:bodyDiv w:val="1"/>
      <w:marLeft w:val="0"/>
      <w:marRight w:val="0"/>
      <w:marTop w:val="0"/>
      <w:marBottom w:val="0"/>
      <w:divBdr>
        <w:top w:val="none" w:sz="0" w:space="0" w:color="auto"/>
        <w:left w:val="none" w:sz="0" w:space="0" w:color="auto"/>
        <w:bottom w:val="none" w:sz="0" w:space="0" w:color="auto"/>
        <w:right w:val="none" w:sz="0" w:space="0" w:color="auto"/>
      </w:divBdr>
    </w:div>
    <w:div w:id="894506535">
      <w:bodyDiv w:val="1"/>
      <w:marLeft w:val="0"/>
      <w:marRight w:val="0"/>
      <w:marTop w:val="0"/>
      <w:marBottom w:val="0"/>
      <w:divBdr>
        <w:top w:val="none" w:sz="0" w:space="0" w:color="auto"/>
        <w:left w:val="none" w:sz="0" w:space="0" w:color="auto"/>
        <w:bottom w:val="none" w:sz="0" w:space="0" w:color="auto"/>
        <w:right w:val="none" w:sz="0" w:space="0" w:color="auto"/>
      </w:divBdr>
    </w:div>
    <w:div w:id="899486800">
      <w:bodyDiv w:val="1"/>
      <w:marLeft w:val="0"/>
      <w:marRight w:val="0"/>
      <w:marTop w:val="0"/>
      <w:marBottom w:val="0"/>
      <w:divBdr>
        <w:top w:val="none" w:sz="0" w:space="0" w:color="auto"/>
        <w:left w:val="none" w:sz="0" w:space="0" w:color="auto"/>
        <w:bottom w:val="none" w:sz="0" w:space="0" w:color="auto"/>
        <w:right w:val="none" w:sz="0" w:space="0" w:color="auto"/>
      </w:divBdr>
    </w:div>
    <w:div w:id="945967636">
      <w:bodyDiv w:val="1"/>
      <w:marLeft w:val="0"/>
      <w:marRight w:val="0"/>
      <w:marTop w:val="0"/>
      <w:marBottom w:val="0"/>
      <w:divBdr>
        <w:top w:val="none" w:sz="0" w:space="0" w:color="auto"/>
        <w:left w:val="none" w:sz="0" w:space="0" w:color="auto"/>
        <w:bottom w:val="none" w:sz="0" w:space="0" w:color="auto"/>
        <w:right w:val="none" w:sz="0" w:space="0" w:color="auto"/>
      </w:divBdr>
    </w:div>
    <w:div w:id="1001390905">
      <w:bodyDiv w:val="1"/>
      <w:marLeft w:val="0"/>
      <w:marRight w:val="0"/>
      <w:marTop w:val="0"/>
      <w:marBottom w:val="0"/>
      <w:divBdr>
        <w:top w:val="none" w:sz="0" w:space="0" w:color="auto"/>
        <w:left w:val="none" w:sz="0" w:space="0" w:color="auto"/>
        <w:bottom w:val="none" w:sz="0" w:space="0" w:color="auto"/>
        <w:right w:val="none" w:sz="0" w:space="0" w:color="auto"/>
      </w:divBdr>
    </w:div>
    <w:div w:id="1050491735">
      <w:bodyDiv w:val="1"/>
      <w:marLeft w:val="0"/>
      <w:marRight w:val="0"/>
      <w:marTop w:val="0"/>
      <w:marBottom w:val="0"/>
      <w:divBdr>
        <w:top w:val="none" w:sz="0" w:space="0" w:color="auto"/>
        <w:left w:val="none" w:sz="0" w:space="0" w:color="auto"/>
        <w:bottom w:val="none" w:sz="0" w:space="0" w:color="auto"/>
        <w:right w:val="none" w:sz="0" w:space="0" w:color="auto"/>
      </w:divBdr>
    </w:div>
    <w:div w:id="1074625182">
      <w:bodyDiv w:val="1"/>
      <w:marLeft w:val="0"/>
      <w:marRight w:val="0"/>
      <w:marTop w:val="0"/>
      <w:marBottom w:val="0"/>
      <w:divBdr>
        <w:top w:val="none" w:sz="0" w:space="0" w:color="auto"/>
        <w:left w:val="none" w:sz="0" w:space="0" w:color="auto"/>
        <w:bottom w:val="none" w:sz="0" w:space="0" w:color="auto"/>
        <w:right w:val="none" w:sz="0" w:space="0" w:color="auto"/>
      </w:divBdr>
    </w:div>
    <w:div w:id="1307974241">
      <w:bodyDiv w:val="1"/>
      <w:marLeft w:val="0"/>
      <w:marRight w:val="0"/>
      <w:marTop w:val="0"/>
      <w:marBottom w:val="0"/>
      <w:divBdr>
        <w:top w:val="none" w:sz="0" w:space="0" w:color="auto"/>
        <w:left w:val="none" w:sz="0" w:space="0" w:color="auto"/>
        <w:bottom w:val="none" w:sz="0" w:space="0" w:color="auto"/>
        <w:right w:val="none" w:sz="0" w:space="0" w:color="auto"/>
      </w:divBdr>
    </w:div>
    <w:div w:id="1372655684">
      <w:bodyDiv w:val="1"/>
      <w:marLeft w:val="0"/>
      <w:marRight w:val="0"/>
      <w:marTop w:val="0"/>
      <w:marBottom w:val="0"/>
      <w:divBdr>
        <w:top w:val="none" w:sz="0" w:space="0" w:color="auto"/>
        <w:left w:val="none" w:sz="0" w:space="0" w:color="auto"/>
        <w:bottom w:val="none" w:sz="0" w:space="0" w:color="auto"/>
        <w:right w:val="none" w:sz="0" w:space="0" w:color="auto"/>
      </w:divBdr>
    </w:div>
    <w:div w:id="1456371747">
      <w:bodyDiv w:val="1"/>
      <w:marLeft w:val="0"/>
      <w:marRight w:val="0"/>
      <w:marTop w:val="0"/>
      <w:marBottom w:val="0"/>
      <w:divBdr>
        <w:top w:val="none" w:sz="0" w:space="0" w:color="auto"/>
        <w:left w:val="none" w:sz="0" w:space="0" w:color="auto"/>
        <w:bottom w:val="none" w:sz="0" w:space="0" w:color="auto"/>
        <w:right w:val="none" w:sz="0" w:space="0" w:color="auto"/>
      </w:divBdr>
    </w:div>
    <w:div w:id="1493787835">
      <w:bodyDiv w:val="1"/>
      <w:marLeft w:val="0"/>
      <w:marRight w:val="0"/>
      <w:marTop w:val="0"/>
      <w:marBottom w:val="0"/>
      <w:divBdr>
        <w:top w:val="none" w:sz="0" w:space="0" w:color="auto"/>
        <w:left w:val="none" w:sz="0" w:space="0" w:color="auto"/>
        <w:bottom w:val="none" w:sz="0" w:space="0" w:color="auto"/>
        <w:right w:val="none" w:sz="0" w:space="0" w:color="auto"/>
      </w:divBdr>
    </w:div>
    <w:div w:id="1534885389">
      <w:bodyDiv w:val="1"/>
      <w:marLeft w:val="0"/>
      <w:marRight w:val="0"/>
      <w:marTop w:val="0"/>
      <w:marBottom w:val="0"/>
      <w:divBdr>
        <w:top w:val="none" w:sz="0" w:space="0" w:color="auto"/>
        <w:left w:val="none" w:sz="0" w:space="0" w:color="auto"/>
        <w:bottom w:val="none" w:sz="0" w:space="0" w:color="auto"/>
        <w:right w:val="none" w:sz="0" w:space="0" w:color="auto"/>
      </w:divBdr>
    </w:div>
    <w:div w:id="1603797928">
      <w:bodyDiv w:val="1"/>
      <w:marLeft w:val="0"/>
      <w:marRight w:val="0"/>
      <w:marTop w:val="0"/>
      <w:marBottom w:val="0"/>
      <w:divBdr>
        <w:top w:val="none" w:sz="0" w:space="0" w:color="auto"/>
        <w:left w:val="none" w:sz="0" w:space="0" w:color="auto"/>
        <w:bottom w:val="none" w:sz="0" w:space="0" w:color="auto"/>
        <w:right w:val="none" w:sz="0" w:space="0" w:color="auto"/>
      </w:divBdr>
    </w:div>
    <w:div w:id="1629047159">
      <w:bodyDiv w:val="1"/>
      <w:marLeft w:val="0"/>
      <w:marRight w:val="0"/>
      <w:marTop w:val="0"/>
      <w:marBottom w:val="0"/>
      <w:divBdr>
        <w:top w:val="none" w:sz="0" w:space="0" w:color="auto"/>
        <w:left w:val="none" w:sz="0" w:space="0" w:color="auto"/>
        <w:bottom w:val="none" w:sz="0" w:space="0" w:color="auto"/>
        <w:right w:val="none" w:sz="0" w:space="0" w:color="auto"/>
      </w:divBdr>
    </w:div>
    <w:div w:id="1715737953">
      <w:bodyDiv w:val="1"/>
      <w:marLeft w:val="0"/>
      <w:marRight w:val="0"/>
      <w:marTop w:val="0"/>
      <w:marBottom w:val="0"/>
      <w:divBdr>
        <w:top w:val="none" w:sz="0" w:space="0" w:color="auto"/>
        <w:left w:val="none" w:sz="0" w:space="0" w:color="auto"/>
        <w:bottom w:val="none" w:sz="0" w:space="0" w:color="auto"/>
        <w:right w:val="none" w:sz="0" w:space="0" w:color="auto"/>
      </w:divBdr>
    </w:div>
    <w:div w:id="1725642648">
      <w:bodyDiv w:val="1"/>
      <w:marLeft w:val="0"/>
      <w:marRight w:val="0"/>
      <w:marTop w:val="0"/>
      <w:marBottom w:val="0"/>
      <w:divBdr>
        <w:top w:val="none" w:sz="0" w:space="0" w:color="auto"/>
        <w:left w:val="none" w:sz="0" w:space="0" w:color="auto"/>
        <w:bottom w:val="none" w:sz="0" w:space="0" w:color="auto"/>
        <w:right w:val="none" w:sz="0" w:space="0" w:color="auto"/>
      </w:divBdr>
    </w:div>
    <w:div w:id="1875535395">
      <w:bodyDiv w:val="1"/>
      <w:marLeft w:val="0"/>
      <w:marRight w:val="0"/>
      <w:marTop w:val="0"/>
      <w:marBottom w:val="0"/>
      <w:divBdr>
        <w:top w:val="none" w:sz="0" w:space="0" w:color="auto"/>
        <w:left w:val="none" w:sz="0" w:space="0" w:color="auto"/>
        <w:bottom w:val="none" w:sz="0" w:space="0" w:color="auto"/>
        <w:right w:val="none" w:sz="0" w:space="0" w:color="auto"/>
      </w:divBdr>
    </w:div>
    <w:div w:id="1895582416">
      <w:bodyDiv w:val="1"/>
      <w:marLeft w:val="0"/>
      <w:marRight w:val="0"/>
      <w:marTop w:val="0"/>
      <w:marBottom w:val="0"/>
      <w:divBdr>
        <w:top w:val="none" w:sz="0" w:space="0" w:color="auto"/>
        <w:left w:val="none" w:sz="0" w:space="0" w:color="auto"/>
        <w:bottom w:val="none" w:sz="0" w:space="0" w:color="auto"/>
        <w:right w:val="none" w:sz="0" w:space="0" w:color="auto"/>
      </w:divBdr>
    </w:div>
    <w:div w:id="1948149296">
      <w:bodyDiv w:val="1"/>
      <w:marLeft w:val="0"/>
      <w:marRight w:val="0"/>
      <w:marTop w:val="0"/>
      <w:marBottom w:val="0"/>
      <w:divBdr>
        <w:top w:val="none" w:sz="0" w:space="0" w:color="auto"/>
        <w:left w:val="none" w:sz="0" w:space="0" w:color="auto"/>
        <w:bottom w:val="none" w:sz="0" w:space="0" w:color="auto"/>
        <w:right w:val="none" w:sz="0" w:space="0" w:color="auto"/>
      </w:divBdr>
    </w:div>
    <w:div w:id="2073771865">
      <w:bodyDiv w:val="1"/>
      <w:marLeft w:val="0"/>
      <w:marRight w:val="0"/>
      <w:marTop w:val="0"/>
      <w:marBottom w:val="0"/>
      <w:divBdr>
        <w:top w:val="none" w:sz="0" w:space="0" w:color="auto"/>
        <w:left w:val="none" w:sz="0" w:space="0" w:color="auto"/>
        <w:bottom w:val="none" w:sz="0" w:space="0" w:color="auto"/>
        <w:right w:val="none" w:sz="0" w:space="0" w:color="auto"/>
      </w:divBdr>
    </w:div>
    <w:div w:id="2091078937">
      <w:bodyDiv w:val="1"/>
      <w:marLeft w:val="0"/>
      <w:marRight w:val="0"/>
      <w:marTop w:val="0"/>
      <w:marBottom w:val="0"/>
      <w:divBdr>
        <w:top w:val="none" w:sz="0" w:space="0" w:color="auto"/>
        <w:left w:val="none" w:sz="0" w:space="0" w:color="auto"/>
        <w:bottom w:val="none" w:sz="0" w:space="0" w:color="auto"/>
        <w:right w:val="none" w:sz="0" w:space="0" w:color="auto"/>
      </w:divBdr>
    </w:div>
    <w:div w:id="2140218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40.png" Id="rId18" /><Relationship Type="http://schemas.openxmlformats.org/officeDocument/2006/relationships/customXml" Target="../customXml/item3.xml" Id="rId3" /><Relationship Type="http://schemas.microsoft.com/office/2020/10/relationships/intelligence" Target="intelligence2.xml" Id="rId21" /><Relationship Type="http://schemas.openxmlformats.org/officeDocument/2006/relationships/settings" Target="settings.xml" Id="rId7" /><Relationship Type="http://schemas.openxmlformats.org/officeDocument/2006/relationships/customXml" Target="ink/ink2.xml" Id="rId17" /><Relationship Type="http://schemas.openxmlformats.org/officeDocument/2006/relationships/customXml" Target="../customXml/item2.xml" Id="rId2" /><Relationship Type="http://schemas.openxmlformats.org/officeDocument/2006/relationships/image" Target="media/image3.png" Id="rId16" /><Relationship Type="http://schemas.openxmlformats.org/officeDocument/2006/relationships/theme" Target="theme/theme1.xm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customXml" Target="ink/ink1.xml" Id="rId11" /><Relationship Type="http://schemas.openxmlformats.org/officeDocument/2006/relationships/numbering" Target="numbering.xml" Id="rId5" /><Relationship Type="http://schemas.openxmlformats.org/officeDocument/2006/relationships/image" Target="media/image1.png" Id="rId15" /><Relationship Type="http://schemas.openxmlformats.org/officeDocument/2006/relationships/endnotes" Target="endnotes.xml" Id="rId10" /><Relationship Type="http://schemas.openxmlformats.org/officeDocument/2006/relationships/fontTable" Target="fontTable.xm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2.png" Id="rId14" /></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17T09:08:27.794"/>
    </inkml:context>
    <inkml:brush xml:id="br0">
      <inkml:brushProperty name="width" value="0.05003" units="cm"/>
      <inkml:brushProperty name="height" value="0.05003" units="cm"/>
    </inkml:brush>
  </inkml:definitions>
  <inkml:trace contextRef="#ctx0" brushRef="#br0">1203 261 448,'0'0'0,"2"0"520,-2-2 96,0-6 96,0 8-712,0 0 744,0-3 64,0 0 73,-1 1-49,-2-2-48,0 1-56,3 3-728,-2-7 608,-1 7-104,-5-4-64,5 2-64,-4-1-56,2 0 1,5 3-321,-11-3 272,8 1 56,-9-1 16,5 1-64,-1 1-16,1 1-96,7 0-168,-9 0 144,5 0 64,-7 0 0,2 0-8,2 0-24,-3 0-64,10 0-112,-8 1 104,-1 0 32,-2 1 16,1 1 24,0 0-48,-1 0 0,11-3-128,-10 7 144,-3-3 72,-1 0-8,-1 6-24,1-7-31,-3 9-89,17-12-64,-15 10 56,0 1 24,-2 0 16,-1 1 8,3-1-48,-2-1-56,17-10 0,-16 11-16,-1 2 16,-1 0 48,1 1-8,1 0-16,1-1-40,15-13 16,-15 14-16,1-2 32,1-1 32,3 1-16,0-2-32,3 0-16,7-10 16,-3 10-32,-6-2 48,6 1 56,0 0-32,-5-2-16,7 1-24,1-8 0,-3 7-40,2-2 56,0 3 40,1-5-16,-2 5-16,2-5-48,0-3 24,0 3-32,0 2 56,0-3 40,0 1 24,3 0-48,-2-1-56,-1-2 16,2 0 0,1 2 32,0 0 32,-1-1 32,2-1-64,-1 0-16,-3 0-16,7 0 0,-4 0 32,4-2 32,-4-1 8,8 2-24,-3-1-56,-8 2 8,8-2 0,2-1 16,0 1 40,2-6-8,-2 8-24,2-3-48,-12 3 24,11-3-32,2-1 48,1 2 24,0-1 8,0 0-112,-1 1 8,-13 2 56,15-2-56,-2-1 48,3 0 96,0 1-32,0-1-24,1 0-40,-17 3 8,16-3 8,2 0 16,-1 0 40,1 2 16,0-1-56,-4 0-48,-14 2 24,17-3-32,-2 1 16,0 2 88,-2 0-16,0 0-48,-1 0-8,-12 0 0,12 1-24,-4 0 56,3 0 24,-1 2-32,-1 0-32,-2-1-40,-7-2 48,3 3-40,5 0 48,-6 0 56,0 0-24,0 0-40,-2-1-56,0-2 56,1 3-56,-1 1 40,0-2 40,0 1 8,0 1-40,0 4-40,0-8 48,0 2-32,-2 6 24,-1-6 48,2 2-8,-1 4-32,-3-5-32,5-3 32,-4 7-32,-6-2 24,7 3 48,-6-4 8,1 5-64,4-4-16,4-5 32,-10 10-40,2-2 56,1-1 24,-2-2-8,0 4-32,-1-4-56,10-5 56,-11 11-48,0-4 64,1-3 72,-1 6-32,0-7-32,-1 6-64,12-9 40,-11 3-64,0 7 40,-1-8 72,-1 7 8,1-7-48,-1 6-32,13-8 24,-11 3 16,0 5 8,1-5 16,0 2 40,0 2-80,1-5-80,9-2 80,-10 10-40,1-2 16,1 1 64,4-1 8,-3-6-16,5 2-56,2-4 24,-4 5-64,2-3 32,-1 1 72,0 0 56,1 0-96,1 0-16,1-3 16,-2 3-56,0-2 56,0 1 56,-1 0 0,1-1-40,1 1-88,1-2 72,-2 1-56,0 0 16,1-1 56,0 0-16,1 0 24,0 0-8,0 0-16,0 0 8,0 0 24,0 0-8,0 0 8,0-2-32,1-1 0,-1 3 0,3-3-8,-1 2 16,0-2 16,0 0 32,7-1-48,-8 2-24,-1 2 16,3-3 0,0 0-72,-1 1 104,7-2-8,-6 1-48,7 1 24,-10 2 0,3-8-40,9 6 232,-3-1-136,-2-4 56,1 7-64,0-4-184,-8 4 136,8-2 40,-1-1-72,2 0 168,0-1-64,-1-3-8,1 6-16,-9 1-48,10-10-56,-1 8 104,2-7-48,0 6 40,-1-6-24,0 7-64,-10 2 48,11-3-8,0-6 96,-1 8 0,0-7-40,1 6-8,1-2-88,-12 4 48,11-9-16,-2 7 40,1-1 0,-1-5 8,-1 6-16,2-2-16,-10 4 0,10-8 24,-1 6-16,2-1 88,-1 0-64,-1 0-32,-6 1-8,-3 2 8,11-2-64,-9-1 64,0 1 16,5 2 40,-3 0-56,-4 0 0,3 0-8,-1 0-136,-1 1 168,1 0 0,-2 3-24,2-3 96,-2-1-96,0 3-40,0 0 168,0 5-128,0-1-56,0-3 56,0 7-160,0-11 160,0 8-16,-1 1 8,-2-1-48,2 1 112,-2-1-72,1-3 64,2-5-48,-4 9 72,3 0-72,-1-5 160,0 7-88,1-2-88,0-2-24,1-7 40,-1 10-144,0-1 136,1-1 160,0 1-128,0-2-48,2 2 0,-2-9 24,0 9-144,2-1 208,1 1-64,-1 0 168,2-6-120,-1 9-72,-3-12 24,9 4 72,-7 5-168,0-6 136,1 4-8,5-4-8,-8 0-32,0-3 8,7 3-16,-5-1 144,2 1-64,4 0-32,-6-2 48,0 0-152,-2-1 72,4 0 40,3 0-16,-5 0 48,2-2 136,-2-1-144,6 0 64,-8 3-128,1-2 40,7-1-136,-6 0 272,1-5-112,5 6-40,-6-8-24,-2 10 0,8-2-120,-6-10 128,6 5 128,-5-3-128,5 0-16,-6 0-32,-2 10 40,4-10-120,4-1 136,-6-1-40,2 0 72,4-1-24,-6-1-64,-2 14 40,10-16 24,-7 0-48,6 0 40,-6-1-104,7-2 112,-8 0-32,-2 19 8,11-22-16,-8 2 224,8-3-184,-9 0 96,8 1-88,-7-2-152,-3 24 120,9-26-56,-6 3-160,5-4 192,-4-1 128,4-2-80,-6 1 72,-2 29-96,12-30-24,-9 2 0,8-2 120,-9 1-144,9-1-32,-8 3-80,-3 27 160,9-23-144,-7-1 96,0 6-8,2 0 64,-1 1-64,-1 1 32,-2 16 24,0-16 48,1 6-48,-1-1 24,0 1 24,0 2-48,2 5-40,-2 3 40,0-9-32,0 6 16,0 2 40,0-1-80,0 0 56,0 2-32,0 0 32,0 0-40,0 0 56,0 0-32,0 0 56,0 0-88,0 1 8,0-1 40,0 3-56,0 6-40,0-2 120,0 4-48,0-1 24,0 3-8,0-13 8,0 14-48,-1-3 152,0 5-72,0 1 40,1 0-56,-1 4-112,1-21 96,-1 20-24,-2-1 56,1 3-64,0 0 128,0-2-72,0 2-72,2-22 48,-3 19 48,1 1-48,-3-1 8,1 0 8,1 2-16,-5-1-72,8-20 72,-2 21-48,-1 0 48,0-1 120,-7-1-192,8 1 32,-8 0-40,10-20 80,-3 22-160,-5-2 248,4 1 8,1-1 120,-5 3-160,6-2-56,2-21 0,-2 22-32,-1 1-80,1-2 160,-1 0-72,0-2 88,1 0-32,2-19-32,-2 20 24,0-2 104,1 0-64,-2 1-112,2-1 32,1-3-40,0-15 56,0 13-80,0-1 112,-1-1-8,0-2 0,1 0-24,0-1-48,0-8 48,0 4-24,0 6 32,0-8 32,0 2-16,0-1-24,0-1-48,0-2 48,2 4-56,-2-2 64,0-1 40,0 0 0,0-1-16,0 0-64,0 0 32,0 0-40,0 0 56,0-2 40,0 0-8,0-6-48,1 6-48,-1 2 48,0-9-48,3 6 64,-3-7 56,2 7-24,0-9-64,-2 5-8,0 7 24,1-9-48,1-1 88,0 1 16,0-2-16,1-1-40,-1 2-64,-2 10 64,3-11-128,0-1 32,6 0 88,-7 1-64,0-2 80,9 0-16,-11 13 8,3-13-104,5 0 104,-5 0 8,7-2 0,-1 1 32,0-2-56,-9 16 16,10-16 0,0 1 24,1-1 40,0 0-8,1 2-32,0 0-32,-12 14 8,13-13-16,0 0 40,-3 1 56,2 0-16,-1 2-64,0 1-24,-11 9 24,11-4-40,-3-4 80,1 6 16,-7 0-16,8 0-40,-7 2-64,-3 0 64,3 0-72,5 0 72,-8 0 40,3 1-8,-2 2-32,2-1-72,-3-2 72,2 7-48,0-4 40,0 7 32,0-2 0,0 0-40,-2 1-40,0-9 56,2 10-48,-2-1 48,0 2 24,0 1 0,0 0-32,0 1-40,0-13 48,0 13-40,-1 0 32,-1 1 32,-1 1-16,0-1-16,0 2-40,3-16 48,-3 15 8,2 0 32,0-1 16,-2 0-16,1-1-64,0 0-40,2-13 64,-2 11-48,1 1 48,0-2 40,0 1-16,1 0-40,-1 0-32,1-11 48,0 8-56,0 0 40,0-6 88,0 2-8,3 4-56,-1-7-40,-2-1 32,9 3-40,-9-1 56,2 2 40,6-2 8,-6-1-56,6 0-56,-8-1 48,4 1-48,6-1 48,-1 0 72,0 0-24,0-3-24,1 0-40,-10 3 16,9-3-32,1 0 32,0 0 72,1-6 0,0 7-72,0 0-16,-11 2 16,12-9-24,-1 6 16,1-7 80,0 7-24,1-8-40,-1 9-32,-12 2 24,13-9-32,1 5 40,-3-6 56,2 7 32,-1-8-88,0 3-16,-12 8 8,13-9-48,-1 0 56,1-2 64,0 1-72,-1-2-24,-2 2-120,-10 10 144,11-11-104,-1-1 80,1 0 56,-2 0 32,2 0-56,-2-2-40,-9 14 32,9-12-40,0 0 56,0-2 40,-1 3-16,-6-2-40,9 1-24,-11 12 24,3-10-48,1 1 48,-2 0 24,1 0 8,-1 2-32,-2 4-80,0 3 80,0-10-72,-1 9 32,-2-2 40,0-5 24,-6 6-48,5 0-56,4 2 80,-10-2-72,2-2 48,0 1 40,-2 0 16,0 2-56,0-1-48,10 2 72,-11 0-56,0-3 80,1 3 56,2 0-16,-1 0-32,1 0-88,8 0 56,-10 0-88,-1 3 88,1 0 40,2 0-16,0 5-16,1-5-64,7-3 56,-8 10-48,4-3 24,-6 2 64,6 0-32,-6 3-16,6 0-40,4-12 48,-10 12-64,7 2 56,-7 0 40,7 2 8,0 0-56,-6 0-32,9-16 48,0 18-80,-3-1 80,0 0 24,2 2 56,-1-2-56,2 1-48,0-18 24,-1 16 0,0 0-24,1 0 72,0 0-8,0-2-56,2 0-16,-2-14 32,2 12-64,0-1 40,1-1 72,-1-1-8,1-2-40,1-2-48,-4-5 48,7 8-48,-5-6 40,1 3 64,0 2-24,4-6-32,-5 3-24,-2-4 24,4 1-24,3 0 24,-5-1 72,6 0-24,-5-1-24,6-3-48,-9 4 24,2-7-32,9 5 56,-8-8 16,8 7 24,-9-7-56,6 7-56,-8 3 48,9-12-8,-7 4 16,9 0 80,-4-1-8,-3-2-32,5 2-80,-9 9 32,4-11-64,5 0 56,-1 0-8,-1 0 56,2-1-32,0-1-32,-9 13 24,9-13-48,0-1 16,1-1 40,-1 0 16,0-2-8,2 2-40,-11 15 24,11-17 0,-2 1 24,2-1 32,0-1 24,0 2-64,-1 0-40,1 1 8,-11 15 16,12-16 16,1 0 16,3 0 32,3-2-64,3 2-64,-22 16 64,18-16-32,1 4 40,-3 2 56,-1 3-16,-3 5-24,0-6-72,-12 8 48,8 0-48,0-2 32,-6 0 64,1 2-8,-1 0-56,2 0-56,-4 0 72,2 0-56,-2 0 24,2 3 8,-2 0 24,0 7-48,0-1-40,0-9 88,0 11-40,-1 1-8,-1 2 56,-2 1 16,-3-1-24,4 2-24,-6 1-24,9-17 48,-2 16-8,-2 0 16,0 0 32,2 0-56,-1 1-32,0-1 0,3-16 48,-1 14-16,0 1 48,1-3 0,0 0-16,0-1-40,0 0 32,0-11-8,2 11 48,1-2 48,0-2 56,-1 1-112,6-1-56,-6-2-16,-2-5 32,3 9-64,7-7 88,-8 7 16,7-8-16,-7 2-40,6 1-8,-8-4 24,3 2 48,5 0 0,-6-1-16,7 0 32,-7-1-112,7 0 24,-9 0 24,3 0 0,5 0 0,-6-2 56,6 0-16,-5 1-56,5-3 16,-8 4 0,3-2 0,7-1 48,-7 1-8,7-7-16,-8 7-40,10-1-16,-12 3 32,3-10 8,9 8 32,-10-8-8,8 7-56,-7-10-8,9 5-16,-12 8 48,8-11-24,-6 2 56,10-1-8,-9 1 16,7 0-64,-7-2 8,-3 11 16,9-9 64,-6-1-40,5 0 24,-6 2-40,6-1-64,-6 0 40,-2 9 16,2-7 0,0-2 24,2 7 40,-2-7-40,0 7-40,0-1 16,-2 3 0,0-2 24,1 1 0,-1-1 64,0 2-56,0 0-8,2 0-8,-2 0-16,2 0 0,-2 1-72,4 1 80,-3 7 40,2-7-72,0 5 120,-3-7-96,2 5-8,7 5 104,-8-6-72,2 5 0,5-6-48,-6 7-72,-2-10 96,9 3 0,-7 6 48,8-7 153,-8 7-201,10-6 0,-2 7-32,-10-10 32,11 4-161,2 6 185,1-8-8,0 5 8,3-3-40,1 4 16,-18-8 0,18 4 16,1 5-8,2-6-88,1 5 136,2-6 9,2 2-33,-26-4-32,28 5 144,0-2-112,1 0 0,-1 0-104,2 1 72,0-1-24,-30-3 24,30 2-40,1-1 16,-1 1 40,-2 1-32,1-2-16,-1 0 104,-28-1-72,27 0-48,2 0 208,-2 0-80,0 0 16,-1 0-80,-1-2-176,-25 2 160,25-4-32,1 2-144,-1 0 240,-1-1-32,0-1-56,-4 2 136,-20 2-112,21-3-48,-5 0-24,-1-5 0,-4 8 8,-2-3-9,-7 1 41,-2 2 32,10-3 0,-8-1 24,0 2-64,-2-1 40,0 1 0,0 2-72,0 0 72,0 0 16,-3 0 16,-8 0 40,1 0-56,-5-2-8,-6 2-32,21 0 24,-25 0-32,-4-1 201,-3 1-113,-5-2 152,-3 2-144,-2 0-176,42 0 112,-45 0 24,-2 1 0,-5 0 72,-3 1 32,-2 1-16,-1 5-104,58-8-8,-64 3 128,-1 4-56,-1-3 104,-3 6-168,0-2 16,-2 1 112,71-9-136,-75 8 0,0 0 192,-1-1-184,-1 1 48,-2-4-24,-2 6-56,81-10 24,-84 3 104,-1 8-40,-3-4 56,-1 4-64,-4 1-48,-2 2-80,95-14 72,-95 17-144,-3-4 224,4 0 120,1-3-96,3-3 24,0 1-168,90-8 40,-87 4-152,2 7 256,1-2-80,5 0 144,4 1-128,4 0-136,71-10 96,-66 9-24,1-1 16,3 1 40,5 0-80,3-7 72,3 8-200,51-10 176,-46 3-64,4 5 48,3-6-8,3 1 40,3-2-56,4 1 0,29-2 40,-28 2-72,3-1 200,4 0-192,2 0 96,4-1-40,3 0-168,12 0 176,-7 0 64,4 0-80,-2 0 216,2 0-160,3-2-40,0 2-64,0 0 64,1 0-240,2 0 136,7 0-8,-2 0-8,2 0-80,3 0-88,-13 0 288,18 0-344,1 0-24,0-2-25,4 2 105,0-3-272,1 2-96,-24 1 656,25-2-728,2 2-280,-1-3 128,1 1-209,0 0-183,0-7-320,-27 9 1592,26-1-2057,-1-1-463,1-1-417,0-6 417,-26 9 252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18T06:38:11.447"/>
    </inkml:context>
    <inkml:brush xml:id="br0">
      <inkml:brushProperty name="width" value="0.1" units="cm"/>
      <inkml:brushProperty name="height" value="0.1" units="cm"/>
    </inkml:brush>
  </inkml:definitions>
  <inkml:trace contextRef="#ctx0" brushRef="#br0">1 540 5497,'0'0'144,"0"0"-128,0 0-16,0 0 648,0 0-560,0 0-824,0 0 1800,0 0-1024,0 0-1144,0 0 2296,0 0-1184,0 0-1208,0 0 2408,35-37-1216,-35 37 8,37-34 56,5 2-48,-42 32-8,40-35-8,1 0 16,-41 35-8,33-32 8,-1 5-16,-32 27 8,14-10 8,6-1-16,-4 2 40,-7 4-24,-9 5-8,11-4-24,-3 1 16,-8 3 8,8-2 40,0 1-32,-8 1-8,8 0 16,-1 2-24,-7-2 8,8 3 56,-1 1-48,-7-4-8,4 7 32,0 0-24,-4-7-8,5 7 72,0 4-64,-1-1 96,3 1-88,-7-11-16,7 10 312,0-2-272,-7-8-40,8 8 456,0-1-400,-8-7-56,11 4 448,11 3-392,-22-7-56,20 3 232,7-2-200,-27-1-32,40-3 216,-1-6-184,-39 9-32,38-7 96,0-2-80,-38 9-16,35-12 89,7-4-73,-42 16-16,36-14 32,1-2-24,-37 16-8,31-17 64,4-2-56,-35 19-8,32-21 16,5-1-24,-37 22 8,33-18 64,8-2-56,-41 20-8,39-18 32,0 1-24,-39 17-8,34-14 48,-3-1-40,-31 15-8,26-15 40,-2 2-32,-24 13-8,26-13 64,-6 3-56,-20 10-8,13-9 24,-2-1-16,-11 10-8,7-5 88,-3 0-80,-4 5-8,3-6 128,-1 2-112,-2 4-16,0-4 88,-4-1-72,4 5-16,-8-4-80,-4 2 64,12 2 16,-17-1-48,-12 4 40,29-3 8,-40 11-24,7 1 16,33-12 8,-32 14 8,-12 3-16,44-17 8,-39 17-40,-5 3 32,44-20 8,-35 19-104,-4 7 88,39-26 16,-37 28-112,-13 10 96,50-38 16,-43 30-272,-8 5 240,51-35 32,-46 36-121,-8 5 105,54-41 16,-51 42 32,11-3-40,40-39 8,-37 39 24,8-3-16,29-36-8,-28 36 16,1 2-24,27-38 8,-20 36 49,6 2-41,14-38-8,-12 33 48,4-2-40,8-31-8,-4 26 144,7-8-128,-3-18-16,6 14 184,5 4-160,-11-18-24,14 17 88,4 0-80,-18-17-8,20 12 184,15-1-160,-35-11-24,34 6 184,6-6-160,-40 0-24,42 2 192,7-7-168,-49 5-24,55-7 144,-4-4-120,-51 11-24,47-15 168,-3-5-144,-44 20-24,50-24 96,-1-4-80,-49 28-16,47-26 88,20-11-72,-67 37-16,58-35 88,3-2-80,-61 37-8,50-37 32,-3 5-24,-47 32-8,46-32-16,0-4 24,-46 36-8,39-27 32,8-9-40,-47 36 8,47-35 8,6 3 0,-53 32-8,43-31-24,2 0 16,-45 31 8,32-28-96,5-2 80,-37 30 16,30-28-96,-2-1 80,-28 29 16,24-27-72,-3 1 64,-21 26 8,20-22-88,-4 4 72,-16 18 16,12-11-40,-6 1 32,-6 10 8,6-6-40,-2-2 32,-4 8 8,3-6 32,-2-1-24,-1 7-8,0-6 16,-2 2-24,2 4 8,-5-1-40,-3 1 32,8 0 8,-13 1-32,-1 6 24,14-7 8,-16 9-56,-8 6 48,24-15 8,-27 20-32,-8 4 24,35-24 8,-29 22-80,-6 6 72,35-28 8,-33 28-160,-17 13 136,50-41 24,-46 39-216,-6 0 192,52-39 24,-49 44-208,6-5 184,43-39 24,-43 41-32,2 3 24,41-44 8,-36 40 32,-9 5-24,45-45-8,-36 40 32,-3 5-24,39-45-8,-33 39 168,-1 1-144,34-40-24,-26 29 208,6 3-176,20-32-32,-13 26 248,8-11-216,5-15-32,-2 16 264,2-3-232,0-13-32,2 12 264,10 2-232,-12-14-32,16 11 152,14-4-128,-30-7-24,32 4 192,7-8-168,-39 4-24,39-6 248,2-3-216,-41 9-32,35-11 160,6-5-136,-41 16-24,34-18 72,7-3-64,-41 21-8,37-17 40,6-2-32,-43 19-8,44-20 32,-1 1-24,-43 19-8,38-18 32,-2 2-40,-36 16 8,30-14 80,-2 0-72,-28 14-8,21-11 120,-7 2-104,-14 9-16,12-6 128,-5 3-112,-7 3-16,7-3 80,-2 2-72,-5 1-8,2-1 112,-2 2-96,0-1-16,-2 3 88,-9 6-80,11-9-8,-21 17 56,-10 11-48,31-28-8,-28 25 32,-5 4-24,33-29-8,-32 27 32,-6 2-24,38-29-8,-42 34 8,-3 0 0,45-34-8,-42 36 16,-2 6-24,44-42 8,-39 39 8,-12 15 0,51-54-8,-47 47-8,-2 3 0,49-50 8,-52 45 16,-11 5-8,63-50-8,-53 44 40,-3 1-32,56-45-8,-44 40 120,2-1-104,42-39-16,-44 37 448,0 0-392,44-37-56,-42 30 561,-3-2-489,45-28-72,-43 29 456,5-8-400,38-21-56,-32 17 288,5-9-256,27-8-32,-17 2 88,5-2-80,12 0-8,-12-4 32,4-4-40,8 8 8,-7-15-8,6-10 16,1 25-8,5-27-24,12-9 16,-17 36 8,27-31-8,10-1 16,-37 32-8,39-31-40,18-6 32,-57 37 8,50-32 16,13-6-8,-63 38-8,55-30 288,13-9-256,-68 39-32,82-39 256,2 0-224,-84 39-32,87-33 80,5-3-72,-92 36-8,63-20 136,18-6-120,-81 26-16,62-16-8,9 0 16,-71 16-8,65-12-920,4 1 808,-69 11 112,47-10-6194,-2 4 5418,-45 6 776,42-10-1024,-7 2 128,-35 8 896,30-7-784,-9 2 96,-21 5 688,18-13-601,-18 13 60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F7B373E2D08647A17318FD2E3603DE" ma:contentTypeVersion="14" ma:contentTypeDescription="Create a new document." ma:contentTypeScope="" ma:versionID="585aa417d43a6a76e14514b645f4bb70">
  <xsd:schema xmlns:xsd="http://www.w3.org/2001/XMLSchema" xmlns:xs="http://www.w3.org/2001/XMLSchema" xmlns:p="http://schemas.microsoft.com/office/2006/metadata/properties" xmlns:ns3="3649c136-c90e-4091-85fe-6ca68246e6db" xmlns:ns4="94bed7bf-6ff1-46e0-aa09-bbb058334101" targetNamespace="http://schemas.microsoft.com/office/2006/metadata/properties" ma:root="true" ma:fieldsID="524a1e6ce1e06c8a7e7632f62f36a8d8" ns3:_="" ns4:_="">
    <xsd:import namespace="3649c136-c90e-4091-85fe-6ca68246e6db"/>
    <xsd:import namespace="94bed7bf-6ff1-46e0-aa09-bbb058334101"/>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49c136-c90e-4091-85fe-6ca68246e6db"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ystemTags" ma:index="21"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4bed7bf-6ff1-46e0-aa09-bbb058334101" elementFormDefault="qualified">
    <xsd:import namespace="http://schemas.microsoft.com/office/2006/documentManagement/types"/>
    <xsd:import namespace="http://schemas.microsoft.com/office/infopath/2007/PartnerControls"/>
    <xsd:element name="SharedWithUsers" ma:index="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3649c136-c90e-4091-85fe-6ca68246e6db" xsi:nil="true"/>
  </documentManagement>
</p:properties>
</file>

<file path=customXml/itemProps1.xml><?xml version="1.0" encoding="utf-8"?>
<ds:datastoreItem xmlns:ds="http://schemas.openxmlformats.org/officeDocument/2006/customXml" ds:itemID="{C9D58829-6783-46A3-A0D4-CBDCAC52308D}">
  <ds:schemaRefs>
    <ds:schemaRef ds:uri="http://schemas.microsoft.com/office/2006/metadata/contentType"/>
    <ds:schemaRef ds:uri="http://schemas.microsoft.com/office/2006/metadata/properties/metaAttributes"/>
    <ds:schemaRef ds:uri="http://www.w3.org/2000/xmlns/"/>
    <ds:schemaRef ds:uri="http://www.w3.org/2001/XMLSchema"/>
    <ds:schemaRef ds:uri="3649c136-c90e-4091-85fe-6ca68246e6db"/>
    <ds:schemaRef ds:uri="94bed7bf-6ff1-46e0-aa09-bbb058334101"/>
  </ds:schemaRefs>
</ds:datastoreItem>
</file>

<file path=customXml/itemProps2.xml><?xml version="1.0" encoding="utf-8"?>
<ds:datastoreItem xmlns:ds="http://schemas.openxmlformats.org/officeDocument/2006/customXml" ds:itemID="{DD2B7E39-B580-469B-BCA7-034F928C4D18}">
  <ds:schemaRefs>
    <ds:schemaRef ds:uri="http://schemas.microsoft.com/sharepoint/v3/contenttype/forms"/>
  </ds:schemaRefs>
</ds:datastoreItem>
</file>

<file path=customXml/itemProps3.xml><?xml version="1.0" encoding="utf-8"?>
<ds:datastoreItem xmlns:ds="http://schemas.openxmlformats.org/officeDocument/2006/customXml" ds:itemID="{2AF5F548-37F4-448A-B35E-F94FD9D3ECF0}">
  <ds:schemaRefs>
    <ds:schemaRef ds:uri="http://schemas.openxmlformats.org/officeDocument/2006/bibliography"/>
    <ds:schemaRef ds:uri="http://www.w3.org/2000/xmlns/"/>
  </ds:schemaRefs>
</ds:datastoreItem>
</file>

<file path=customXml/itemProps4.xml><?xml version="1.0" encoding="utf-8"?>
<ds:datastoreItem xmlns:ds="http://schemas.openxmlformats.org/officeDocument/2006/customXml" ds:itemID="{DB106FE0-F62D-4619-80FC-4553694A10AF}">
  <ds:schemaRefs>
    <ds:schemaRef ds:uri="http://schemas.microsoft.com/office/2006/metadata/properties"/>
    <ds:schemaRef ds:uri="http://www.w3.org/2000/xmlns/"/>
    <ds:schemaRef ds:uri="3649c136-c90e-4091-85fe-6ca68246e6db"/>
    <ds:schemaRef ds:uri="http://www.w3.org/2001/XMLSchema-instance"/>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Creating A Culture of Eating Right And Keeping Fit For Students and Staff.</dc:title>
  <dc:subject/>
  <dc:creator>Mikyoung Park</dc:creator>
  <keywords/>
  <dc:description/>
  <lastModifiedBy>. Chung Li Yang</lastModifiedBy>
  <revision>151</revision>
  <lastPrinted>2023-10-13T17:13:00.0000000Z</lastPrinted>
  <dcterms:created xsi:type="dcterms:W3CDTF">2024-01-15T08:52:00.0000000Z</dcterms:created>
  <dcterms:modified xsi:type="dcterms:W3CDTF">2024-03-17T07:08:56.512823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F7B373E2D08647A17318FD2E3603DE</vt:lpwstr>
  </property>
  <property fmtid="{D5CDD505-2E9C-101B-9397-08002B2CF9AE}" pid="3" name="GrammarlyDocumentId">
    <vt:lpwstr>dc877563be37db91baeadad65992abfeb50b73066b8d1b31cd3b5bd0165fdd14</vt:lpwstr>
  </property>
</Properties>
</file>